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6E4EB" w14:textId="3BBAE966" w:rsidR="00D436FF" w:rsidRPr="00B2349B" w:rsidRDefault="00D436FF" w:rsidP="00D436FF">
      <w:pPr>
        <w:spacing w:line="480" w:lineRule="auto"/>
        <w:rPr>
          <w:rFonts w:ascii="Arial" w:eastAsia=".SFUIText" w:hAnsi="Arial" w:cs="Arial"/>
          <w:color w:val="000000" w:themeColor="text1"/>
          <w:lang w:eastAsia="en-GB"/>
        </w:rPr>
      </w:pPr>
      <w:bookmarkStart w:id="0" w:name="_GoBack"/>
      <w:bookmarkEnd w:id="0"/>
      <w:r w:rsidRPr="00B2349B">
        <w:rPr>
          <w:rFonts w:ascii="Arial" w:eastAsia=".SFUIText" w:hAnsi="Arial" w:cs="Arial"/>
          <w:b/>
          <w:color w:val="000000" w:themeColor="text1"/>
          <w:lang w:eastAsia="en-GB"/>
        </w:rPr>
        <w:t>Title:</w:t>
      </w:r>
      <w:r w:rsidRPr="00B2349B">
        <w:rPr>
          <w:rFonts w:ascii="Arial" w:eastAsia=".SFUIText" w:hAnsi="Arial" w:cs="Arial"/>
          <w:color w:val="000000" w:themeColor="text1"/>
          <w:lang w:eastAsia="en-GB"/>
        </w:rPr>
        <w:t xml:space="preserve"> Do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assessing vertical jump force asymmetry agree?</w:t>
      </w:r>
    </w:p>
    <w:p w14:paraId="1699B8AC" w14:textId="77777777" w:rsidR="00D436FF" w:rsidRPr="00B2349B" w:rsidRDefault="00D436FF" w:rsidP="00D436FF">
      <w:pPr>
        <w:spacing w:line="480" w:lineRule="auto"/>
        <w:rPr>
          <w:rFonts w:ascii="Arial" w:eastAsia=".SF UI Text" w:hAnsi="Arial" w:cs="Arial"/>
          <w:color w:val="000000" w:themeColor="text1"/>
          <w:lang w:eastAsia="en-GB"/>
        </w:rPr>
      </w:pPr>
    </w:p>
    <w:p w14:paraId="63E2E85F" w14:textId="418DF4C9" w:rsidR="00D436FF" w:rsidRPr="00B2349B" w:rsidRDefault="00D436FF" w:rsidP="00D436FF">
      <w:pPr>
        <w:spacing w:line="480" w:lineRule="auto"/>
        <w:rPr>
          <w:rFonts w:ascii="Arial" w:hAnsi="Arial" w:cs="Arial"/>
          <w:color w:val="000000" w:themeColor="text1"/>
        </w:rPr>
      </w:pPr>
      <w:r w:rsidRPr="00B2349B">
        <w:rPr>
          <w:rFonts w:ascii="Arial" w:hAnsi="Arial" w:cs="Arial"/>
          <w:b/>
          <w:color w:val="000000" w:themeColor="text1"/>
        </w:rPr>
        <w:t>Preferred running title head:</w:t>
      </w:r>
      <w:r w:rsidRPr="00B2349B">
        <w:rPr>
          <w:rFonts w:ascii="Arial" w:hAnsi="Arial" w:cs="Arial"/>
          <w:color w:val="000000" w:themeColor="text1"/>
        </w:rPr>
        <w:t xml:space="preserve"> Vertical jump force asymmetry method agreement</w:t>
      </w:r>
    </w:p>
    <w:p w14:paraId="6E69C2E9" w14:textId="77777777" w:rsidR="00D436FF" w:rsidRPr="00B2349B" w:rsidRDefault="00D436FF" w:rsidP="00D436FF">
      <w:pPr>
        <w:spacing w:line="480" w:lineRule="auto"/>
        <w:rPr>
          <w:rFonts w:ascii="Arial" w:hAnsi="Arial" w:cs="Arial"/>
          <w:b/>
          <w:color w:val="000000" w:themeColor="text1"/>
        </w:rPr>
      </w:pPr>
    </w:p>
    <w:p w14:paraId="074FFA1C" w14:textId="7DDE12CE" w:rsidR="00D436FF" w:rsidRPr="00B2349B" w:rsidRDefault="00D436FF" w:rsidP="00D436FF">
      <w:pPr>
        <w:spacing w:line="480" w:lineRule="auto"/>
        <w:rPr>
          <w:rFonts w:ascii="Arial" w:hAnsi="Arial" w:cs="Arial"/>
          <w:color w:val="000000" w:themeColor="text1"/>
        </w:rPr>
      </w:pPr>
      <w:r w:rsidRPr="00B2349B">
        <w:rPr>
          <w:rFonts w:ascii="Arial" w:hAnsi="Arial" w:cs="Arial"/>
          <w:b/>
          <w:color w:val="000000" w:themeColor="text1"/>
        </w:rPr>
        <w:t>Corresponding author:</w:t>
      </w:r>
      <w:r w:rsidRPr="00B2349B">
        <w:rPr>
          <w:rFonts w:ascii="Arial" w:hAnsi="Arial" w:cs="Arial"/>
          <w:color w:val="000000" w:themeColor="text1"/>
        </w:rPr>
        <w:t xml:space="preserve"> Jason P. Lake, </w:t>
      </w:r>
      <w:r w:rsidRPr="00B2349B">
        <w:rPr>
          <w:rFonts w:ascii="Arial" w:eastAsia="Times New Roman" w:hAnsi="Arial" w:cs="Arial"/>
          <w:color w:val="000000" w:themeColor="text1"/>
        </w:rPr>
        <w:t xml:space="preserve">Department of Sport and Exercise Sciences, University of Chichester, College Lane, Chichester, West Sussex, PO19 6PE, UK, Tel: +44 1243 816294, Fax: +44 1243 816080, email: </w:t>
      </w:r>
      <w:hyperlink r:id="rId8" w:history="1">
        <w:r w:rsidRPr="00B2349B">
          <w:rPr>
            <w:rStyle w:val="Hyperlink"/>
            <w:rFonts w:ascii="Arial" w:eastAsia="Times New Roman" w:hAnsi="Arial" w:cs="Arial"/>
            <w:color w:val="000000" w:themeColor="text1"/>
          </w:rPr>
          <w:t>j.lake@chi.ac.uk</w:t>
        </w:r>
      </w:hyperlink>
      <w:r w:rsidRPr="00B2349B">
        <w:rPr>
          <w:rFonts w:ascii="Arial" w:eastAsia="Times New Roman" w:hAnsi="Arial" w:cs="Arial"/>
          <w:color w:val="000000" w:themeColor="text1"/>
        </w:rPr>
        <w:t>.</w:t>
      </w:r>
    </w:p>
    <w:p w14:paraId="0279572D" w14:textId="77777777" w:rsidR="00D436FF" w:rsidRPr="00B2349B" w:rsidRDefault="00D436FF" w:rsidP="00D436FF">
      <w:pPr>
        <w:spacing w:line="480" w:lineRule="auto"/>
        <w:rPr>
          <w:rFonts w:ascii="Arial" w:hAnsi="Arial" w:cs="Arial"/>
          <w:b/>
          <w:color w:val="000000" w:themeColor="text1"/>
        </w:rPr>
      </w:pPr>
    </w:p>
    <w:p w14:paraId="223AB0E8" w14:textId="77777777" w:rsidR="00D436FF" w:rsidRPr="00B2349B" w:rsidRDefault="00D436FF" w:rsidP="00D436FF">
      <w:pPr>
        <w:spacing w:line="480" w:lineRule="auto"/>
        <w:rPr>
          <w:rFonts w:ascii="Arial" w:hAnsi="Arial" w:cs="Arial"/>
          <w:b/>
          <w:color w:val="000000" w:themeColor="text1"/>
        </w:rPr>
      </w:pPr>
      <w:r w:rsidRPr="00B2349B">
        <w:rPr>
          <w:rFonts w:ascii="Arial" w:hAnsi="Arial" w:cs="Arial"/>
          <w:b/>
          <w:color w:val="000000" w:themeColor="text1"/>
        </w:rPr>
        <w:t xml:space="preserve">Co-authors: </w:t>
      </w:r>
    </w:p>
    <w:p w14:paraId="40A1789E" w14:textId="77777777" w:rsidR="00D436FF" w:rsidRPr="00B2349B" w:rsidRDefault="00D436FF" w:rsidP="00D436FF">
      <w:pPr>
        <w:spacing w:line="480" w:lineRule="auto"/>
        <w:rPr>
          <w:rFonts w:ascii="Arial" w:eastAsia="Times New Roman" w:hAnsi="Arial" w:cs="Arial"/>
          <w:color w:val="000000" w:themeColor="text1"/>
        </w:rPr>
      </w:pPr>
      <w:r w:rsidRPr="00B2349B">
        <w:rPr>
          <w:rFonts w:ascii="Arial" w:hAnsi="Arial" w:cs="Arial"/>
          <w:color w:val="000000" w:themeColor="text1"/>
        </w:rPr>
        <w:t xml:space="preserve">Peter D. Mundy, </w:t>
      </w:r>
      <w:r w:rsidRPr="00B2349B">
        <w:rPr>
          <w:rFonts w:ascii="Arial" w:eastAsia="Times New Roman" w:hAnsi="Arial" w:cs="Arial"/>
          <w:color w:val="000000" w:themeColor="text1"/>
        </w:rPr>
        <w:t>Department of Applied Sciences and Health, Coventry University, Coventry, UK</w:t>
      </w:r>
    </w:p>
    <w:p w14:paraId="0D9D120E" w14:textId="77777777" w:rsidR="00D436FF" w:rsidRPr="00B2349B" w:rsidRDefault="00D436FF" w:rsidP="00D436FF">
      <w:pPr>
        <w:spacing w:line="480" w:lineRule="auto"/>
        <w:rPr>
          <w:rFonts w:ascii="Arial" w:eastAsia="Times New Roman" w:hAnsi="Arial" w:cs="Arial"/>
          <w:color w:val="000000" w:themeColor="text1"/>
        </w:rPr>
      </w:pPr>
      <w:r w:rsidRPr="00B2349B">
        <w:rPr>
          <w:rFonts w:ascii="Arial" w:hAnsi="Arial" w:cs="Arial"/>
          <w:color w:val="000000" w:themeColor="text1"/>
        </w:rPr>
        <w:t xml:space="preserve">Paul Comfort, </w:t>
      </w:r>
      <w:r w:rsidRPr="00B2349B">
        <w:rPr>
          <w:rFonts w:ascii="Arial" w:eastAsia="Times New Roman" w:hAnsi="Arial" w:cs="Arial"/>
          <w:color w:val="000000" w:themeColor="text1"/>
        </w:rPr>
        <w:t>Directorate of Sport, Exercise and Physiotherapy, University of Salford, Salford, UK</w:t>
      </w:r>
    </w:p>
    <w:p w14:paraId="4EC2E865" w14:textId="40D0F5AE" w:rsidR="00D436FF" w:rsidRPr="00B2349B" w:rsidRDefault="00D436FF" w:rsidP="00D436FF">
      <w:pPr>
        <w:spacing w:line="480" w:lineRule="auto"/>
        <w:jc w:val="both"/>
        <w:rPr>
          <w:rFonts w:ascii="Arial" w:eastAsia="Times New Roman" w:hAnsi="Arial" w:cs="Arial"/>
          <w:color w:val="000000" w:themeColor="text1"/>
        </w:rPr>
      </w:pPr>
      <w:r w:rsidRPr="00B2349B">
        <w:rPr>
          <w:rFonts w:ascii="Arial" w:hAnsi="Arial" w:cs="Arial"/>
          <w:color w:val="000000" w:themeColor="text1"/>
        </w:rPr>
        <w:t xml:space="preserve">Timothy J. Suchomel, </w:t>
      </w:r>
      <w:r w:rsidRPr="00B2349B">
        <w:rPr>
          <w:rFonts w:ascii="Arial" w:eastAsia="Times New Roman" w:hAnsi="Arial" w:cs="Arial"/>
          <w:color w:val="000000" w:themeColor="text1"/>
        </w:rPr>
        <w:t>Department of Human Movement Sciences, Carroll University, Waukesha, WI, USA</w:t>
      </w:r>
    </w:p>
    <w:p w14:paraId="00259AA2" w14:textId="77777777" w:rsidR="002E0A49" w:rsidRPr="00B2349B" w:rsidRDefault="002E0A49" w:rsidP="00BD6986">
      <w:pPr>
        <w:spacing w:line="480" w:lineRule="auto"/>
        <w:jc w:val="both"/>
        <w:rPr>
          <w:rFonts w:ascii="Arial" w:hAnsi="Arial" w:cs="Arial"/>
          <w:color w:val="000000" w:themeColor="text1"/>
        </w:rPr>
      </w:pPr>
    </w:p>
    <w:p w14:paraId="0EE9CE98" w14:textId="77777777" w:rsidR="00140D23" w:rsidRPr="00B2349B" w:rsidRDefault="00140D23" w:rsidP="00BD6986">
      <w:pPr>
        <w:jc w:val="both"/>
        <w:rPr>
          <w:rFonts w:ascii="Arial" w:eastAsia="Times New Roman" w:hAnsi="Arial" w:cs="Arial"/>
          <w:b/>
          <w:color w:val="000000" w:themeColor="text1"/>
        </w:rPr>
      </w:pPr>
      <w:r w:rsidRPr="00B2349B">
        <w:rPr>
          <w:rFonts w:ascii="Arial" w:eastAsia="Times New Roman" w:hAnsi="Arial" w:cs="Arial"/>
          <w:b/>
          <w:color w:val="000000" w:themeColor="text1"/>
        </w:rPr>
        <w:br w:type="page"/>
      </w:r>
    </w:p>
    <w:p w14:paraId="57B703C9" w14:textId="77777777" w:rsidR="00140D23" w:rsidRPr="00B2349B" w:rsidRDefault="00140D23" w:rsidP="00BD6986">
      <w:pPr>
        <w:jc w:val="both"/>
        <w:rPr>
          <w:rFonts w:ascii="Arial" w:hAnsi="Arial" w:cs="Arial"/>
          <w:b/>
          <w:color w:val="000000" w:themeColor="text1"/>
        </w:rPr>
        <w:sectPr w:rsidR="00140D23" w:rsidRPr="00B2349B" w:rsidSect="00140D23">
          <w:headerReference w:type="default" r:id="rId9"/>
          <w:pgSz w:w="11894" w:h="16819"/>
          <w:pgMar w:top="1440" w:right="1440" w:bottom="1440" w:left="1440" w:header="720" w:footer="720" w:gutter="0"/>
          <w:lnNumType w:countBy="1" w:restart="continuous"/>
          <w:cols w:space="720"/>
          <w:docGrid w:linePitch="360"/>
        </w:sectPr>
      </w:pPr>
    </w:p>
    <w:p w14:paraId="4563FBE7" w14:textId="01F9657C" w:rsidR="00140D23" w:rsidRPr="00B2349B" w:rsidRDefault="00140D23" w:rsidP="00BD6986">
      <w:pPr>
        <w:spacing w:line="480" w:lineRule="auto"/>
        <w:jc w:val="both"/>
        <w:rPr>
          <w:rFonts w:ascii="Arial" w:hAnsi="Arial" w:cs="Arial"/>
          <w:b/>
          <w:color w:val="000000" w:themeColor="text1"/>
        </w:rPr>
      </w:pPr>
      <w:r w:rsidRPr="00B2349B">
        <w:rPr>
          <w:rFonts w:ascii="Arial" w:hAnsi="Arial" w:cs="Arial"/>
          <w:b/>
          <w:color w:val="000000" w:themeColor="text1"/>
        </w:rPr>
        <w:lastRenderedPageBreak/>
        <w:t>Abstract</w:t>
      </w:r>
    </w:p>
    <w:p w14:paraId="27C3972C" w14:textId="2670CC57" w:rsidR="00140D23" w:rsidRPr="00B2349B" w:rsidRDefault="00140D23" w:rsidP="00BD6986">
      <w:pPr>
        <w:spacing w:line="480" w:lineRule="auto"/>
        <w:jc w:val="both"/>
        <w:rPr>
          <w:rFonts w:ascii="Arial" w:hAnsi="Arial" w:cs="Arial"/>
          <w:color w:val="000000" w:themeColor="text1"/>
        </w:rPr>
      </w:pPr>
      <w:r w:rsidRPr="00B2349B">
        <w:rPr>
          <w:rFonts w:ascii="Arial" w:eastAsia="Times New Roman" w:hAnsi="Arial" w:cs="Arial"/>
          <w:bCs/>
          <w:iCs/>
          <w:color w:val="000000" w:themeColor="text1"/>
        </w:rPr>
        <w:t>The aim of this study was t</w:t>
      </w:r>
      <w:r w:rsidRPr="00B2349B">
        <w:rPr>
          <w:rFonts w:ascii="Arial" w:eastAsia=".SFUIText" w:hAnsi="Arial" w:cs="Arial"/>
          <w:color w:val="000000" w:themeColor="text1"/>
          <w:lang w:eastAsia="en-GB"/>
        </w:rPr>
        <w:t xml:space="preserve">o assess agreement between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quantifying force asymmetry during the countermovement jump (CMJ). </w:t>
      </w:r>
    </w:p>
    <w:p w14:paraId="55B88454" w14:textId="59262640" w:rsidR="00140D23" w:rsidRPr="00B2349B" w:rsidRDefault="00140D23" w:rsidP="00BD6986">
      <w:pPr>
        <w:spacing w:line="480" w:lineRule="auto"/>
        <w:jc w:val="both"/>
        <w:rPr>
          <w:rFonts w:ascii="Arial" w:hAnsi="Arial" w:cs="Arial"/>
          <w:color w:val="000000" w:themeColor="text1"/>
        </w:rPr>
      </w:pPr>
      <w:r w:rsidRPr="00B2349B">
        <w:rPr>
          <w:rFonts w:ascii="Arial" w:hAnsi="Arial" w:cs="Arial"/>
          <w:color w:val="000000" w:themeColor="text1"/>
        </w:rPr>
        <w:t>Forty-five men</w:t>
      </w:r>
      <w:r w:rsidR="00BD6986" w:rsidRPr="00B2349B">
        <w:rPr>
          <w:rFonts w:ascii="Arial" w:hAnsi="Arial" w:cs="Arial"/>
          <w:color w:val="000000" w:themeColor="text1"/>
        </w:rPr>
        <w:t xml:space="preserve"> </w:t>
      </w:r>
      <w:r w:rsidRPr="00B2349B">
        <w:rPr>
          <w:rFonts w:ascii="Arial" w:hAnsi="Arial" w:cs="Arial"/>
          <w:color w:val="000000" w:themeColor="text1"/>
        </w:rPr>
        <w:t>performed four CMJ with each foot on one of two force plates recording at 1000 Hz. Peak and mean were obtained from both sides during the braking and propulsion phases. The dominant side was obtained for the braking and propulsion phase as the side with the largest peak or mean force and agreement was assessed using percentage agreement and the kappa coefficient.</w:t>
      </w:r>
      <w:r w:rsidR="00BD6986" w:rsidRPr="00B2349B">
        <w:rPr>
          <w:rFonts w:ascii="Arial" w:hAnsi="Arial" w:cs="Arial"/>
          <w:color w:val="000000" w:themeColor="text1"/>
        </w:rPr>
        <w:t xml:space="preserve"> </w:t>
      </w:r>
      <w:r w:rsidRPr="00B2349B">
        <w:rPr>
          <w:rFonts w:ascii="Arial" w:hAnsi="Arial" w:cs="Arial"/>
          <w:color w:val="000000" w:themeColor="text1"/>
        </w:rPr>
        <w:t xml:space="preserve">Braking phase </w:t>
      </w:r>
      <w:r w:rsidRPr="00B2349B">
        <w:rPr>
          <w:rFonts w:ascii="Arial" w:eastAsia=".SFUIText" w:hAnsi="Arial" w:cs="Arial"/>
          <w:color w:val="000000" w:themeColor="text1"/>
          <w:lang w:eastAsia="en-GB"/>
        </w:rPr>
        <w:t>peak and mean force methods demonstrated a percentage agreement of 84% and a kappa value of 0.67 (95% confidence limits: 0.45 to 0.</w:t>
      </w:r>
      <w:r w:rsidR="0042610D" w:rsidRPr="00B2349B">
        <w:rPr>
          <w:rFonts w:ascii="Arial" w:eastAsia=".SFUIText" w:hAnsi="Arial" w:cs="Arial"/>
          <w:color w:val="000000" w:themeColor="text1"/>
          <w:lang w:eastAsia="en-GB"/>
        </w:rPr>
        <w:t>90</w:t>
      </w:r>
      <w:r w:rsidRPr="00B2349B">
        <w:rPr>
          <w:rFonts w:ascii="Arial" w:eastAsia=".SFUIText" w:hAnsi="Arial" w:cs="Arial"/>
          <w:color w:val="000000" w:themeColor="text1"/>
          <w:lang w:eastAsia="en-GB"/>
        </w:rPr>
        <w:t>), indicating substantial agreement.  Propulsion phase peak and mean force methods demonstrated a percentage agreement of 87% and a kappa value of 0.7</w:t>
      </w:r>
      <w:r w:rsidR="0042610D" w:rsidRPr="00B2349B">
        <w:rPr>
          <w:rFonts w:ascii="Arial" w:eastAsia=".SFUIText" w:hAnsi="Arial" w:cs="Arial"/>
          <w:color w:val="000000" w:themeColor="text1"/>
          <w:lang w:eastAsia="en-GB"/>
        </w:rPr>
        <w:t>2</w:t>
      </w:r>
      <w:r w:rsidRPr="00B2349B">
        <w:rPr>
          <w:rFonts w:ascii="Arial" w:eastAsia=".SFUIText" w:hAnsi="Arial" w:cs="Arial"/>
          <w:color w:val="000000" w:themeColor="text1"/>
          <w:lang w:eastAsia="en-GB"/>
        </w:rPr>
        <w:t xml:space="preserve"> (95% confidence limits: 0.</w:t>
      </w:r>
      <w:r w:rsidR="0042610D" w:rsidRPr="00B2349B">
        <w:rPr>
          <w:rFonts w:ascii="Arial" w:eastAsia=".SFUIText" w:hAnsi="Arial" w:cs="Arial"/>
          <w:color w:val="000000" w:themeColor="text1"/>
          <w:lang w:eastAsia="en-GB"/>
        </w:rPr>
        <w:t xml:space="preserve">51 </w:t>
      </w:r>
      <w:r w:rsidRPr="00B2349B">
        <w:rPr>
          <w:rFonts w:ascii="Arial" w:eastAsia=".SFUIText" w:hAnsi="Arial" w:cs="Arial"/>
          <w:color w:val="000000" w:themeColor="text1"/>
          <w:lang w:eastAsia="en-GB"/>
        </w:rPr>
        <w:t>to 0.</w:t>
      </w:r>
      <w:r w:rsidR="0042610D" w:rsidRPr="00B2349B">
        <w:rPr>
          <w:rFonts w:ascii="Arial" w:eastAsia=".SFUIText" w:hAnsi="Arial" w:cs="Arial"/>
          <w:color w:val="000000" w:themeColor="text1"/>
          <w:lang w:eastAsia="en-GB"/>
        </w:rPr>
        <w:t>93</w:t>
      </w:r>
      <w:r w:rsidRPr="00B2349B">
        <w:rPr>
          <w:rFonts w:ascii="Arial" w:eastAsia=".SFUIText" w:hAnsi="Arial" w:cs="Arial"/>
          <w:color w:val="000000" w:themeColor="text1"/>
          <w:lang w:eastAsia="en-GB"/>
        </w:rPr>
        <w:t>), indicating substantial agreement.</w:t>
      </w:r>
      <w:r w:rsidR="00BD6986" w:rsidRPr="00B2349B">
        <w:rPr>
          <w:rFonts w:ascii="Arial" w:hAnsi="Arial" w:cs="Arial"/>
          <w:color w:val="000000" w:themeColor="text1"/>
        </w:rPr>
        <w:t xml:space="preserve"> </w:t>
      </w:r>
      <w:r w:rsidRPr="00B2349B">
        <w:rPr>
          <w:rFonts w:ascii="Arial" w:eastAsia=".SFUIText" w:hAnsi="Arial" w:cs="Arial"/>
          <w:color w:val="000000" w:themeColor="text1"/>
          <w:lang w:eastAsia="en-GB"/>
        </w:rPr>
        <w:t>While agreement was substantial, side-to-side differences were not reflected equally when peak and mean force methods of assessing CMJ asymmetry were used. These methods should not be used interchangeably, but rather a combined approach should be used where practitioners consider both peak and mean force to obtain the fullest picture of athlete asymmetry.</w:t>
      </w:r>
    </w:p>
    <w:p w14:paraId="3F59D110" w14:textId="77777777" w:rsidR="00140D23" w:rsidRPr="00B2349B" w:rsidRDefault="00140D23" w:rsidP="00BD6986">
      <w:pPr>
        <w:jc w:val="both"/>
        <w:rPr>
          <w:rFonts w:ascii="Arial" w:eastAsia=".SFUIText" w:hAnsi="Arial" w:cs="Arial"/>
          <w:color w:val="000000" w:themeColor="text1"/>
          <w:lang w:eastAsia="en-GB"/>
        </w:rPr>
      </w:pPr>
    </w:p>
    <w:p w14:paraId="34E93AA6" w14:textId="4D5AFA05" w:rsidR="002E0A49" w:rsidRPr="00B2349B" w:rsidRDefault="00140D23" w:rsidP="00BD6986">
      <w:pPr>
        <w:spacing w:line="480" w:lineRule="auto"/>
        <w:jc w:val="both"/>
        <w:rPr>
          <w:rFonts w:ascii="Arial" w:hAnsi="Arial" w:cs="Arial"/>
          <w:color w:val="000000" w:themeColor="text1"/>
        </w:rPr>
      </w:pPr>
      <w:r w:rsidRPr="00B2349B">
        <w:rPr>
          <w:rFonts w:ascii="Arial" w:eastAsia="Times New Roman" w:hAnsi="Arial" w:cs="Arial"/>
          <w:b/>
          <w:bCs/>
          <w:i/>
          <w:iCs/>
          <w:color w:val="000000" w:themeColor="text1"/>
        </w:rPr>
        <w:t>Keywords:</w:t>
      </w:r>
      <w:r w:rsidR="00BF19E6" w:rsidRPr="00B2349B">
        <w:rPr>
          <w:rFonts w:ascii="Arial" w:eastAsia="Times New Roman" w:hAnsi="Arial" w:cs="Arial"/>
          <w:color w:val="000000" w:themeColor="text1"/>
        </w:rPr>
        <w:t xml:space="preserve"> Countermovement jump, movement symmetry, kinetics, method c</w:t>
      </w:r>
      <w:r w:rsidRPr="00B2349B">
        <w:rPr>
          <w:rFonts w:ascii="Arial" w:eastAsia="Times New Roman" w:hAnsi="Arial" w:cs="Arial"/>
          <w:color w:val="000000" w:themeColor="text1"/>
        </w:rPr>
        <w:t>omparison</w:t>
      </w:r>
    </w:p>
    <w:p w14:paraId="1ADB0602" w14:textId="77777777" w:rsidR="00CF3372" w:rsidRPr="00B2349B" w:rsidRDefault="00CF3372" w:rsidP="00BD6986">
      <w:pPr>
        <w:spacing w:line="480" w:lineRule="auto"/>
        <w:jc w:val="both"/>
        <w:rPr>
          <w:rFonts w:ascii="Arial" w:hAnsi="Arial" w:cs="Arial"/>
          <w:color w:val="000000" w:themeColor="text1"/>
        </w:rPr>
      </w:pPr>
    </w:p>
    <w:p w14:paraId="6C1D2DB4" w14:textId="77777777" w:rsidR="005E14CE" w:rsidRPr="00B2349B" w:rsidRDefault="005E14CE" w:rsidP="00BD6986">
      <w:pPr>
        <w:spacing w:line="480" w:lineRule="auto"/>
        <w:jc w:val="both"/>
        <w:rPr>
          <w:rFonts w:ascii="Arial" w:hAnsi="Arial" w:cs="Arial"/>
          <w:color w:val="000000" w:themeColor="text1"/>
        </w:rPr>
      </w:pPr>
      <w:r w:rsidRPr="00B2349B">
        <w:rPr>
          <w:rFonts w:ascii="Arial" w:hAnsi="Arial" w:cs="Arial"/>
          <w:color w:val="000000" w:themeColor="text1"/>
        </w:rPr>
        <w:br w:type="page"/>
      </w:r>
    </w:p>
    <w:p w14:paraId="046E1F11" w14:textId="4C6C26E6" w:rsidR="00C73905" w:rsidRPr="00B2349B" w:rsidRDefault="002C640C" w:rsidP="00BD6986">
      <w:pPr>
        <w:spacing w:line="480" w:lineRule="auto"/>
        <w:jc w:val="both"/>
        <w:rPr>
          <w:rFonts w:ascii="Arial" w:eastAsia=".SF UI Text" w:hAnsi="Arial" w:cs="Arial"/>
          <w:b/>
          <w:i/>
          <w:color w:val="000000" w:themeColor="text1"/>
          <w:lang w:eastAsia="en-GB"/>
        </w:rPr>
      </w:pPr>
      <w:r w:rsidRPr="00B2349B">
        <w:rPr>
          <w:rFonts w:ascii="Arial" w:eastAsia=".SFUIText" w:hAnsi="Arial" w:cs="Arial"/>
          <w:b/>
          <w:i/>
          <w:color w:val="000000" w:themeColor="text1"/>
          <w:lang w:eastAsia="en-GB"/>
        </w:rPr>
        <w:lastRenderedPageBreak/>
        <w:t>Introduction</w:t>
      </w:r>
    </w:p>
    <w:p w14:paraId="370FFF7D" w14:textId="3A296A51" w:rsidR="000B277D" w:rsidRPr="00B2349B" w:rsidRDefault="00E1290C" w:rsidP="00BD6986">
      <w:pPr>
        <w:spacing w:line="480" w:lineRule="auto"/>
        <w:jc w:val="both"/>
        <w:rPr>
          <w:rFonts w:ascii="Arial" w:eastAsia=".SF UI Text" w:hAnsi="Arial" w:cs="Arial"/>
          <w:color w:val="000000" w:themeColor="text1"/>
          <w:lang w:eastAsia="en-GB"/>
        </w:rPr>
      </w:pPr>
      <w:r w:rsidRPr="00B2349B">
        <w:rPr>
          <w:rFonts w:ascii="Arial" w:eastAsia=".SFUIText" w:hAnsi="Arial" w:cs="Arial"/>
          <w:color w:val="000000" w:themeColor="text1"/>
          <w:lang w:eastAsia="en-GB"/>
        </w:rPr>
        <w:t>T</w:t>
      </w:r>
      <w:r w:rsidR="00A367F2" w:rsidRPr="00B2349B">
        <w:rPr>
          <w:rFonts w:ascii="Arial" w:eastAsia=".SFUIText" w:hAnsi="Arial" w:cs="Arial"/>
          <w:color w:val="000000" w:themeColor="text1"/>
          <w:lang w:eastAsia="en-GB"/>
        </w:rPr>
        <w:t xml:space="preserve">he vertical jump provides </w:t>
      </w:r>
      <w:r w:rsidR="003C4CC8" w:rsidRPr="00B2349B">
        <w:rPr>
          <w:rFonts w:ascii="Arial" w:eastAsia=".SFUIText" w:hAnsi="Arial" w:cs="Arial"/>
          <w:color w:val="000000" w:themeColor="text1"/>
          <w:lang w:eastAsia="en-GB"/>
        </w:rPr>
        <w:t xml:space="preserve">practitioners with </w:t>
      </w:r>
      <w:r w:rsidR="00A367F2" w:rsidRPr="00B2349B">
        <w:rPr>
          <w:rFonts w:ascii="Arial" w:eastAsia=".SFUIText" w:hAnsi="Arial" w:cs="Arial"/>
          <w:color w:val="000000" w:themeColor="text1"/>
          <w:lang w:eastAsia="en-GB"/>
        </w:rPr>
        <w:t xml:space="preserve">a way of assessing </w:t>
      </w:r>
      <w:r w:rsidR="003C4CC8" w:rsidRPr="00B2349B">
        <w:rPr>
          <w:rFonts w:ascii="Arial" w:eastAsia=".SFUIText" w:hAnsi="Arial" w:cs="Arial"/>
          <w:color w:val="000000" w:themeColor="text1"/>
          <w:lang w:eastAsia="en-GB"/>
        </w:rPr>
        <w:t xml:space="preserve">their athletes’ </w:t>
      </w:r>
      <w:r w:rsidR="00A367F2" w:rsidRPr="00B2349B">
        <w:rPr>
          <w:rFonts w:ascii="Arial" w:eastAsia=".SFUIText" w:hAnsi="Arial" w:cs="Arial"/>
          <w:color w:val="000000" w:themeColor="text1"/>
          <w:lang w:eastAsia="en-GB"/>
        </w:rPr>
        <w:t xml:space="preserve">capacity </w:t>
      </w:r>
      <w:r w:rsidR="003C4CC8" w:rsidRPr="00B2349B">
        <w:rPr>
          <w:rFonts w:ascii="Arial" w:eastAsia=".SFUIText" w:hAnsi="Arial" w:cs="Arial"/>
          <w:color w:val="000000" w:themeColor="text1"/>
          <w:lang w:eastAsia="en-GB"/>
        </w:rPr>
        <w:t>to accelerate their body mass within a relatively controllable methodological framework</w:t>
      </w:r>
      <w:r w:rsidR="00F23DD8" w:rsidRPr="00B2349B">
        <w:rPr>
          <w:rFonts w:ascii="Arial" w:eastAsia=".SFUIText" w:hAnsi="Arial" w:cs="Arial"/>
          <w:color w:val="000000" w:themeColor="text1"/>
          <w:lang w:eastAsia="en-GB"/>
        </w:rPr>
        <w:t xml:space="preserve"> </w:t>
      </w:r>
      <w:r w:rsidR="00F23DD8" w:rsidRPr="00B2349B">
        <w:rPr>
          <w:rFonts w:ascii="Arial" w:eastAsia=".SFUIText" w:hAnsi="Arial" w:cs="Arial"/>
          <w:color w:val="000000" w:themeColor="text1"/>
          <w:lang w:eastAsia="en-GB"/>
        </w:rPr>
        <w:fldChar w:fldCharType="begin">
          <w:fldData xml:space="preserve">PEVuZE5vdGU+PENpdGU+PEF1dGhvcj5BcmFnb248L0F1dGhvcj48WWVhcj4yMDAwPC9ZZWFyPjxS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</w:fldData>
        </w:fldChar>
      </w:r>
      <w:r w:rsidR="004F78BB" w:rsidRPr="00B2349B">
        <w:rPr>
          <w:rFonts w:ascii="Arial" w:eastAsia=".SFUIText" w:hAnsi="Arial" w:cs="Arial"/>
          <w:color w:val="000000" w:themeColor="text1"/>
          <w:lang w:eastAsia="en-GB"/>
        </w:rPr>
        <w:instrText xml:space="preserve"> ADDIN EN.CITE </w:instrText>
      </w:r>
      <w:r w:rsidR="004F78BB" w:rsidRPr="00B2349B">
        <w:rPr>
          <w:rFonts w:ascii="Arial" w:eastAsia=".SFUIText" w:hAnsi="Arial" w:cs="Arial"/>
          <w:color w:val="000000" w:themeColor="text1"/>
          <w:lang w:eastAsia="en-GB"/>
        </w:rPr>
        <w:fldChar w:fldCharType="begin">
          <w:fldData xml:space="preserve">PEVuZE5vdGU+PENpdGU+PEF1dGhvcj5BcmFnb248L0F1dGhvcj48WWVhcj4yMDAwPC9ZZWFyPjxS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</w:fldData>
        </w:fldChar>
      </w:r>
      <w:r w:rsidR="004F78BB" w:rsidRPr="00B2349B">
        <w:rPr>
          <w:rFonts w:ascii="Arial" w:eastAsia=".SFUIText" w:hAnsi="Arial" w:cs="Arial"/>
          <w:color w:val="000000" w:themeColor="text1"/>
          <w:lang w:eastAsia="en-GB"/>
        </w:rPr>
        <w:instrText xml:space="preserve"> ADDIN EN.CITE.DATA </w:instrText>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end"/>
      </w:r>
      <w:r w:rsidR="00F23DD8" w:rsidRPr="00B2349B">
        <w:rPr>
          <w:rFonts w:ascii="Arial" w:eastAsia=".SFUIText" w:hAnsi="Arial" w:cs="Arial"/>
          <w:color w:val="000000" w:themeColor="text1"/>
          <w:lang w:eastAsia="en-GB"/>
        </w:rPr>
      </w:r>
      <w:r w:rsidR="00F23DD8" w:rsidRPr="00B2349B">
        <w:rPr>
          <w:rFonts w:ascii="Arial" w:eastAsia=".SFUIText" w:hAnsi="Arial" w:cs="Arial"/>
          <w:color w:val="000000" w:themeColor="text1"/>
          <w:lang w:eastAsia="en-GB"/>
        </w:rPr>
        <w:fldChar w:fldCharType="separate"/>
      </w:r>
      <w:r w:rsidR="006369CC" w:rsidRPr="00B2349B">
        <w:rPr>
          <w:rFonts w:ascii="Arial" w:eastAsia=".SFUIText" w:hAnsi="Arial" w:cs="Arial"/>
          <w:noProof/>
          <w:color w:val="000000" w:themeColor="text1"/>
          <w:lang w:eastAsia="en-GB"/>
        </w:rPr>
        <w:t>(Aragon, 2000; Balsalobre-Fernandez, Glaister, &amp; Lockey, 2015; Bosco, Luhtanen, &amp; Komi, 1983; Hatze, 1998; Impellizzeri, Rampinini, Maffiuletti, &amp; Marcora, 2007; Mundy, Smith, Lauder, &amp; Lake, 2017)</w:t>
      </w:r>
      <w:r w:rsidR="00F23DD8"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r w:rsidR="003C4CC8" w:rsidRPr="00B2349B">
        <w:rPr>
          <w:rFonts w:ascii="Arial" w:eastAsia=".SFUIText" w:hAnsi="Arial" w:cs="Arial"/>
          <w:color w:val="000000" w:themeColor="text1"/>
          <w:lang w:eastAsia="en-GB"/>
        </w:rPr>
        <w:t xml:space="preserve"> Jumping on a force plate can provide practitioners with information regarding the forces that accelerate their </w:t>
      </w:r>
      <w:r w:rsidR="0015161B" w:rsidRPr="00B2349B">
        <w:rPr>
          <w:rFonts w:ascii="Arial" w:eastAsia=".SFUIText" w:hAnsi="Arial" w:cs="Arial"/>
          <w:color w:val="000000" w:themeColor="text1"/>
          <w:lang w:eastAsia="en-GB"/>
        </w:rPr>
        <w:t xml:space="preserve">whole body </w:t>
      </w:r>
      <w:r w:rsidR="005B5ADC" w:rsidRPr="00B2349B">
        <w:rPr>
          <w:rFonts w:ascii="Arial" w:eastAsia=".SFUIText" w:hAnsi="Arial" w:cs="Arial"/>
          <w:color w:val="000000" w:themeColor="text1"/>
          <w:lang w:eastAsia="en-GB"/>
        </w:rPr>
        <w:t>centre</w:t>
      </w:r>
      <w:r w:rsidR="003C4CC8" w:rsidRPr="00B2349B">
        <w:rPr>
          <w:rFonts w:ascii="Arial" w:eastAsia=".SFUIText" w:hAnsi="Arial" w:cs="Arial"/>
          <w:color w:val="000000" w:themeColor="text1"/>
          <w:lang w:eastAsia="en-GB"/>
        </w:rPr>
        <w:t xml:space="preserve"> of </w:t>
      </w:r>
      <w:r w:rsidR="0015161B" w:rsidRPr="00B2349B">
        <w:rPr>
          <w:rFonts w:ascii="Arial" w:eastAsia=".SFUIText" w:hAnsi="Arial" w:cs="Arial"/>
          <w:color w:val="000000" w:themeColor="text1"/>
          <w:lang w:eastAsia="en-GB"/>
        </w:rPr>
        <w:t xml:space="preserve">gravity (CoG) </w:t>
      </w:r>
      <w:r w:rsidR="003C4CC8" w:rsidRPr="00B2349B">
        <w:rPr>
          <w:rFonts w:ascii="Arial" w:eastAsia=".SFUIText" w:hAnsi="Arial" w:cs="Arial"/>
          <w:color w:val="000000" w:themeColor="text1"/>
          <w:lang w:eastAsia="en-GB"/>
        </w:rPr>
        <w:t>and how long these forces are applied for</w:t>
      </w:r>
      <w:r w:rsidR="00F23DD8" w:rsidRPr="00B2349B">
        <w:rPr>
          <w:rFonts w:ascii="Arial" w:eastAsia=".SFUIText" w:hAnsi="Arial" w:cs="Arial"/>
          <w:color w:val="000000" w:themeColor="text1"/>
          <w:lang w:eastAsia="en-GB"/>
        </w:rPr>
        <w:t xml:space="preserve"> </w:t>
      </w:r>
      <w:r w:rsidR="00F23DD8" w:rsidRPr="00B2349B">
        <w:rPr>
          <w:rFonts w:ascii="Arial" w:eastAsia=".SFUIText" w:hAnsi="Arial" w:cs="Arial"/>
          <w:color w:val="000000" w:themeColor="text1"/>
          <w:lang w:eastAsia="en-GB"/>
        </w:rPr>
        <w:fldChar w:fldCharType="begin">
          <w:fldData xml:space="preserve">PEVuZE5vdGU+PENpdGU+PEF1dGhvcj5IYXR6ZTwvQXV0aG9yPjxZZWFyPjE5OTg8L1llYXI+PFJl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IYXR6ZTwvQXV0aG9yPjxZZWFyPjE5OTg8L1llYXI+PFJl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F23DD8" w:rsidRPr="00B2349B">
        <w:rPr>
          <w:rFonts w:ascii="Arial" w:eastAsia=".SFUIText" w:hAnsi="Arial" w:cs="Arial"/>
          <w:color w:val="000000" w:themeColor="text1"/>
          <w:lang w:eastAsia="en-GB"/>
        </w:rPr>
      </w:r>
      <w:r w:rsidR="00F23DD8" w:rsidRPr="00B2349B">
        <w:rPr>
          <w:rFonts w:ascii="Arial" w:eastAsia=".SFUIText" w:hAnsi="Arial" w:cs="Arial"/>
          <w:color w:val="000000" w:themeColor="text1"/>
          <w:lang w:eastAsia="en-GB"/>
        </w:rPr>
        <w:fldChar w:fldCharType="separate"/>
      </w:r>
      <w:r w:rsidR="00F23DD8" w:rsidRPr="00B2349B">
        <w:rPr>
          <w:rFonts w:ascii="Arial" w:eastAsia=".SFUIText" w:hAnsi="Arial" w:cs="Arial"/>
          <w:noProof/>
          <w:color w:val="000000" w:themeColor="text1"/>
          <w:lang w:eastAsia="en-GB"/>
        </w:rPr>
        <w:t>(Hatze, 1998; Lake, Mundy, &amp; Comfort, 2014; Mundy et al., 2017; Street, McMillan, Board, Rasmussen, &amp; Heneghan, 2001)</w:t>
      </w:r>
      <w:r w:rsidR="00F23DD8"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r w:rsidR="003C4CC8" w:rsidRPr="00B2349B">
        <w:rPr>
          <w:rFonts w:ascii="Arial" w:eastAsia=".SFUIText" w:hAnsi="Arial" w:cs="Arial"/>
          <w:color w:val="000000" w:themeColor="text1"/>
          <w:lang w:eastAsia="en-GB"/>
        </w:rPr>
        <w:t xml:space="preserve"> Multiplying the average force applied over the propulsion phase of vertical jumping by the duration of </w:t>
      </w:r>
      <w:r w:rsidR="007C5FC9" w:rsidRPr="00B2349B">
        <w:rPr>
          <w:rFonts w:ascii="Arial" w:eastAsia=".SFUIText" w:hAnsi="Arial" w:cs="Arial"/>
          <w:color w:val="000000" w:themeColor="text1"/>
          <w:lang w:eastAsia="en-GB"/>
        </w:rPr>
        <w:t xml:space="preserve">this phase yields impulse, and, if </w:t>
      </w:r>
      <w:r w:rsidR="00E411C4" w:rsidRPr="00B2349B">
        <w:rPr>
          <w:rFonts w:ascii="Arial" w:eastAsia=".SFUIText" w:hAnsi="Arial" w:cs="Arial"/>
          <w:color w:val="000000" w:themeColor="text1"/>
          <w:lang w:eastAsia="en-GB"/>
        </w:rPr>
        <w:t>determined</w:t>
      </w:r>
      <w:r w:rsidR="007C5FC9" w:rsidRPr="00B2349B">
        <w:rPr>
          <w:rFonts w:ascii="Arial" w:eastAsia=".SFUIText" w:hAnsi="Arial" w:cs="Arial"/>
          <w:color w:val="000000" w:themeColor="text1"/>
          <w:lang w:eastAsia="en-GB"/>
        </w:rPr>
        <w:t xml:space="preserve"> accurately, this impulse is proportional to take-off velocity</w:t>
      </w:r>
      <w:r w:rsidR="00A0326B" w:rsidRPr="00B2349B">
        <w:rPr>
          <w:rFonts w:ascii="Arial" w:eastAsia=".SFUIText" w:hAnsi="Arial" w:cs="Arial"/>
          <w:color w:val="000000" w:themeColor="text1"/>
          <w:lang w:eastAsia="en-GB"/>
        </w:rPr>
        <w:t xml:space="preserve"> (Hatze, 1998)</w:t>
      </w:r>
      <w:r w:rsidR="007C5FC9" w:rsidRPr="00B2349B">
        <w:rPr>
          <w:rFonts w:ascii="Arial" w:eastAsia=".SFUIText" w:hAnsi="Arial" w:cs="Arial"/>
          <w:color w:val="000000" w:themeColor="text1"/>
          <w:lang w:eastAsia="en-GB"/>
        </w:rPr>
        <w:t xml:space="preserve">. This in turn dictates jump height. However, the last decade has seen an increase </w:t>
      </w:r>
      <w:r w:rsidR="00B27598" w:rsidRPr="00B2349B">
        <w:rPr>
          <w:rFonts w:ascii="Arial" w:eastAsia=".SFUIText" w:hAnsi="Arial" w:cs="Arial"/>
          <w:color w:val="000000" w:themeColor="text1"/>
          <w:lang w:eastAsia="en-GB"/>
        </w:rPr>
        <w:t xml:space="preserve">in research interest </w:t>
      </w:r>
      <w:r w:rsidR="007C5FC9" w:rsidRPr="00B2349B">
        <w:rPr>
          <w:rFonts w:ascii="Arial" w:eastAsia=".SFUIText" w:hAnsi="Arial" w:cs="Arial"/>
          <w:color w:val="000000" w:themeColor="text1"/>
          <w:lang w:eastAsia="en-GB"/>
        </w:rPr>
        <w:t xml:space="preserve">in </w:t>
      </w:r>
      <w:r w:rsidR="00B27598" w:rsidRPr="00B2349B">
        <w:rPr>
          <w:rFonts w:ascii="Arial" w:eastAsia=".SFUIText" w:hAnsi="Arial" w:cs="Arial"/>
          <w:color w:val="000000" w:themeColor="text1"/>
          <w:lang w:eastAsia="en-GB"/>
        </w:rPr>
        <w:t xml:space="preserve">using the vertical jump to assess lower-body asymmetry by studying the </w:t>
      </w:r>
      <w:r w:rsidR="007C5FC9" w:rsidRPr="00B2349B">
        <w:rPr>
          <w:rFonts w:ascii="Arial" w:eastAsia=".SFUIText" w:hAnsi="Arial" w:cs="Arial"/>
          <w:color w:val="000000" w:themeColor="text1"/>
          <w:lang w:eastAsia="en-GB"/>
        </w:rPr>
        <w:t>distribution of forces between the left and right sides</w:t>
      </w:r>
      <w:r w:rsidR="004F78BB" w:rsidRPr="00B2349B">
        <w:rPr>
          <w:rFonts w:ascii="Arial" w:eastAsia=".SFUIText" w:hAnsi="Arial" w:cs="Arial"/>
          <w:color w:val="000000" w:themeColor="text1"/>
          <w:lang w:eastAsia="en-GB"/>
        </w:rPr>
        <w:t xml:space="preserve"> </w:t>
      </w:r>
      <w:r w:rsidR="004F78BB"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sIFNhdG8sIEJ1cm5ldHQsICZh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sIFNhdG8sIEJ1cm5ldHQsICZh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separate"/>
      </w:r>
      <w:r w:rsidR="004F78BB" w:rsidRPr="00B2349B">
        <w:rPr>
          <w:rFonts w:ascii="Arial" w:eastAsia=".SFUIText" w:hAnsi="Arial" w:cs="Arial"/>
          <w:noProof/>
          <w:color w:val="000000" w:themeColor="text1"/>
          <w:lang w:eastAsia="en-GB"/>
        </w:rPr>
        <w:t>(Bailey, Sato, Burnett, &amp; Stone, 2015; Bell, Sanfilippo, Binkley, &amp; Heiderscheit, 2014; Impellizzeri et al., 2007; Jordan, Aagaard, &amp; Herzog, 2014; Newton et al., 2006; Patterson, Raschner, &amp; Platzer, 2009)</w:t>
      </w:r>
      <w:r w:rsidR="004F78BB"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p>
    <w:p w14:paraId="71BC1E34" w14:textId="77777777" w:rsidR="000B277D" w:rsidRPr="00B2349B" w:rsidRDefault="000B277D" w:rsidP="00BD6986">
      <w:pPr>
        <w:spacing w:line="480" w:lineRule="auto"/>
        <w:ind w:left="1440"/>
        <w:jc w:val="both"/>
        <w:rPr>
          <w:rFonts w:ascii="Arial" w:eastAsia=".SF UI Text" w:hAnsi="Arial" w:cs="Arial"/>
          <w:color w:val="000000" w:themeColor="text1"/>
          <w:lang w:eastAsia="en-GB"/>
        </w:rPr>
      </w:pPr>
    </w:p>
    <w:p w14:paraId="120103E9" w14:textId="617F1431" w:rsidR="000B277D" w:rsidRPr="00B2349B" w:rsidRDefault="007C5FC9"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 xml:space="preserve">The increased interest in assessing force distribution between the left and right sides appears to be based on </w:t>
      </w:r>
      <w:r w:rsidR="000729E7" w:rsidRPr="00B2349B">
        <w:rPr>
          <w:rFonts w:ascii="Arial" w:eastAsia=".SFUIText" w:hAnsi="Arial" w:cs="Arial"/>
          <w:color w:val="000000" w:themeColor="text1"/>
          <w:lang w:eastAsia="en-GB"/>
        </w:rPr>
        <w:t>its potential to</w:t>
      </w:r>
      <w:r w:rsidR="00C92962" w:rsidRPr="00B2349B">
        <w:rPr>
          <w:rFonts w:ascii="Arial" w:eastAsia=".SFUIText" w:hAnsi="Arial" w:cs="Arial"/>
          <w:color w:val="000000" w:themeColor="text1"/>
          <w:lang w:eastAsia="en-GB"/>
        </w:rPr>
        <w:t xml:space="preserve"> reflect previous injury, the</w:t>
      </w:r>
      <w:r w:rsidR="000729E7" w:rsidRPr="00B2349B">
        <w:rPr>
          <w:rFonts w:ascii="Arial" w:eastAsia=".SFUIText" w:hAnsi="Arial" w:cs="Arial"/>
          <w:color w:val="000000" w:themeColor="text1"/>
          <w:lang w:eastAsia="en-GB"/>
        </w:rPr>
        <w:t xml:space="preserve"> positional demands</w:t>
      </w:r>
      <w:r w:rsidR="00C92962" w:rsidRPr="00B2349B">
        <w:rPr>
          <w:rFonts w:ascii="Arial" w:eastAsia=".SFUIText" w:hAnsi="Arial" w:cs="Arial"/>
          <w:color w:val="000000" w:themeColor="text1"/>
          <w:lang w:eastAsia="en-GB"/>
        </w:rPr>
        <w:t xml:space="preserve"> of sport</w:t>
      </w:r>
      <w:r w:rsidR="000729E7" w:rsidRPr="00B2349B">
        <w:rPr>
          <w:rFonts w:ascii="Arial" w:eastAsia=".SFUIText" w:hAnsi="Arial" w:cs="Arial"/>
          <w:color w:val="000000" w:themeColor="text1"/>
          <w:lang w:eastAsia="en-GB"/>
        </w:rPr>
        <w:t>, and leg length discrepancies</w:t>
      </w:r>
      <w:r w:rsidR="00F23DD8" w:rsidRPr="00B2349B">
        <w:rPr>
          <w:rFonts w:ascii="Arial" w:eastAsia=".SFUIText" w:hAnsi="Arial" w:cs="Arial"/>
          <w:color w:val="000000" w:themeColor="text1"/>
          <w:lang w:eastAsia="en-GB"/>
        </w:rPr>
        <w:t xml:space="preserve"> </w:t>
      </w:r>
      <w:r w:rsidR="00F23DD8" w:rsidRPr="00B2349B">
        <w:rPr>
          <w:rFonts w:ascii="Arial" w:eastAsia=".SFUIText" w:hAnsi="Arial" w:cs="Arial"/>
          <w:color w:val="000000" w:themeColor="text1"/>
          <w:lang w:eastAsia="en-GB"/>
        </w:rPr>
        <w:fldChar w:fldCharType="begin"/>
      </w:r>
      <w:r w:rsidR="005A6DF0" w:rsidRPr="00B2349B">
        <w:rPr>
          <w:rFonts w:ascii="Arial" w:eastAsia=".SFUIText" w:hAnsi="Arial" w:cs="Arial"/>
          <w:color w:val="000000" w:themeColor="text1"/>
          <w:lang w:eastAsia="en-GB"/>
        </w:rPr>
        <w:instrText xml:space="preserve"> ADDIN EN.CITE &lt;EndNote&gt;&lt;Cite&gt;&lt;Author&gt;Newton&lt;/Author&gt;&lt;Year&gt;2006&lt;/Year&gt;&lt;RecNum&gt;380&lt;/RecNum&gt;&lt;DisplayText&gt;(Newton et al., 2006)&lt;/DisplayText&gt;&lt;record&gt;&lt;rec-number&gt;380&lt;/rec-number&gt;&lt;foreign-keys&gt;&lt;key app="EN" db-id="ad9we95ai0rzvzez2wpxx2ryrs0awvt2dre5" timestamp="1510413536"&gt;380&lt;/key&gt;&lt;key app="ENWeb" db-id=""&gt;0&lt;/key&gt;&lt;/foreign-keys&gt;&lt;ref-type name="Journal Article"&gt;17&lt;/ref-type&gt;&lt;contributors&gt;&lt;authors&gt;&lt;author&gt;Newton, R. U.&lt;/author&gt;&lt;author&gt;Gerber, A.&lt;/author&gt;&lt;author&gt;Nimphius, S.&lt;/author&gt;&lt;author&gt;Shim, J. K.&lt;/author&gt;&lt;author&gt;Doan, B. K.&lt;/author&gt;&lt;author&gt;Robertson, M.&lt;/author&gt;&lt;author&gt;Pearson, D. R.&lt;/author&gt;&lt;author&gt;Craig, B. W.&lt;/author&gt;&lt;author&gt;Hakkinen, K.&lt;/author&gt;&lt;author&gt;Kraemer, W. J.&lt;/author&gt;&lt;/authors&gt;&lt;/contributors&gt;&lt;titles&gt;&lt;title&gt;Determination of functional strength imbalance of the lower extremities&lt;/title&gt;&lt;secondary-title&gt;The Journal of Strength and Conditioning Research&lt;/secondary-title&gt;&lt;alt-title&gt;J Strength Cond Res&lt;/alt-title&gt;&lt;/titles&gt;&lt;periodical&gt;&lt;full-title&gt;The Journal of Strength and Conditioning Research&lt;/full-title&gt;&lt;/periodical&gt;&lt;alt-periodical&gt;&lt;full-title&gt;J Strength Cond Res&lt;/full-title&gt;&lt;/alt-periodical&gt;&lt;pages&gt;971-977&lt;/pages&gt;&lt;volume&gt;20&lt;/volume&gt;&lt;number&gt;4&lt;/number&gt;&lt;dates&gt;&lt;year&gt;2006&lt;/year&gt;&lt;/dates&gt;&lt;urls&gt;&lt;/urls&gt;&lt;electronic-resource-num&gt;10.1519/R-5050501x.1&lt;/electronic-resource-num&gt;&lt;/record&gt;&lt;/Cite&gt;&lt;/EndNote&gt;</w:instrText>
      </w:r>
      <w:r w:rsidR="00F23DD8" w:rsidRPr="00B2349B">
        <w:rPr>
          <w:rFonts w:ascii="Arial" w:eastAsia=".SFUIText" w:hAnsi="Arial" w:cs="Arial"/>
          <w:color w:val="000000" w:themeColor="text1"/>
          <w:lang w:eastAsia="en-GB"/>
        </w:rPr>
        <w:fldChar w:fldCharType="separate"/>
      </w:r>
      <w:r w:rsidR="006369CC" w:rsidRPr="00B2349B">
        <w:rPr>
          <w:rFonts w:ascii="Arial" w:eastAsia=".SFUIText" w:hAnsi="Arial" w:cs="Arial"/>
          <w:noProof/>
          <w:color w:val="000000" w:themeColor="text1"/>
          <w:lang w:eastAsia="en-GB"/>
        </w:rPr>
        <w:t>(Newton et al., 2006)</w:t>
      </w:r>
      <w:r w:rsidR="00F23DD8"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r w:rsidR="000729E7" w:rsidRPr="00B2349B">
        <w:rPr>
          <w:rFonts w:ascii="Arial" w:eastAsia=".SFUIText" w:hAnsi="Arial" w:cs="Arial"/>
          <w:color w:val="000000" w:themeColor="text1"/>
          <w:lang w:eastAsia="en-GB"/>
        </w:rPr>
        <w:t xml:space="preserve"> Further, force asymmetries may lead to athletes routinely applying </w:t>
      </w:r>
      <w:r w:rsidR="00D81049" w:rsidRPr="00B2349B">
        <w:rPr>
          <w:rFonts w:ascii="Arial" w:eastAsia=".SFUIText" w:hAnsi="Arial" w:cs="Arial"/>
          <w:color w:val="000000" w:themeColor="text1"/>
          <w:lang w:eastAsia="en-GB"/>
        </w:rPr>
        <w:t xml:space="preserve">a larger </w:t>
      </w:r>
      <w:r w:rsidR="000729E7" w:rsidRPr="00B2349B">
        <w:rPr>
          <w:rFonts w:ascii="Arial" w:eastAsia=".SFUIText" w:hAnsi="Arial" w:cs="Arial"/>
          <w:color w:val="000000" w:themeColor="text1"/>
          <w:lang w:eastAsia="en-GB"/>
        </w:rPr>
        <w:t xml:space="preserve">mechanical demand to the </w:t>
      </w:r>
      <w:r w:rsidR="005B5ADC" w:rsidRPr="00B2349B">
        <w:rPr>
          <w:rFonts w:ascii="Arial" w:eastAsia=".SFUIText" w:hAnsi="Arial" w:cs="Arial"/>
          <w:color w:val="000000" w:themeColor="text1"/>
          <w:lang w:eastAsia="en-GB"/>
        </w:rPr>
        <w:t>favoured</w:t>
      </w:r>
      <w:r w:rsidR="000729E7" w:rsidRPr="00B2349B">
        <w:rPr>
          <w:rFonts w:ascii="Arial" w:eastAsia=".SFUIText" w:hAnsi="Arial" w:cs="Arial"/>
          <w:color w:val="000000" w:themeColor="text1"/>
          <w:lang w:eastAsia="en-GB"/>
        </w:rPr>
        <w:t xml:space="preserve"> side, which may increase the potential for injury, especially if the strength and conditioning process is continued. Therefore, quantifying force asymmetry </w:t>
      </w:r>
      <w:r w:rsidR="000B277D" w:rsidRPr="00B2349B">
        <w:rPr>
          <w:rFonts w:ascii="Arial" w:eastAsia=".SFUIText" w:hAnsi="Arial" w:cs="Arial"/>
          <w:color w:val="000000" w:themeColor="text1"/>
          <w:lang w:eastAsia="en-GB"/>
        </w:rPr>
        <w:t xml:space="preserve">has the potential to become a critical part of athlete assessment. However, there are </w:t>
      </w:r>
      <w:r w:rsidR="000B277D" w:rsidRPr="00B2349B">
        <w:rPr>
          <w:rFonts w:ascii="Arial" w:eastAsia=".SFUIText" w:hAnsi="Arial" w:cs="Arial"/>
          <w:color w:val="000000" w:themeColor="text1"/>
          <w:lang w:eastAsia="en-GB"/>
        </w:rPr>
        <w:lastRenderedPageBreak/>
        <w:t>different ways of assessing force asymmetry and currently no data exist to inform practitioners about whether the different methods agree.</w:t>
      </w:r>
    </w:p>
    <w:p w14:paraId="657B3EC1" w14:textId="77777777" w:rsidR="00C92962" w:rsidRPr="00B2349B" w:rsidRDefault="00C92962" w:rsidP="00BD6986">
      <w:pPr>
        <w:spacing w:line="480" w:lineRule="auto"/>
        <w:jc w:val="both"/>
        <w:rPr>
          <w:rFonts w:ascii="Arial" w:eastAsia=".SFUIText" w:hAnsi="Arial" w:cs="Arial"/>
          <w:color w:val="000000" w:themeColor="text1"/>
          <w:lang w:eastAsia="en-GB"/>
        </w:rPr>
      </w:pPr>
    </w:p>
    <w:p w14:paraId="4332FCE4" w14:textId="64A10172" w:rsidR="003C130D" w:rsidRPr="00B2349B" w:rsidRDefault="0015161B" w:rsidP="00BD6986">
      <w:pPr>
        <w:spacing w:line="480" w:lineRule="auto"/>
        <w:jc w:val="both"/>
        <w:rPr>
          <w:rFonts w:ascii="Arial" w:eastAsia=".SFUIText" w:hAnsi="Arial" w:cs="Arial"/>
          <w:color w:val="000000" w:themeColor="text1"/>
          <w:lang w:eastAsia="en-GB"/>
        </w:rPr>
      </w:pPr>
      <w:r w:rsidRPr="00B2349B">
        <w:rPr>
          <w:rFonts w:ascii="Arial" w:hAnsi="Arial" w:cs="Arial"/>
          <w:color w:val="000000" w:themeColor="text1"/>
        </w:rPr>
        <w:t>A frequently used method of assessing force asymmetry is based upon performance in a bilateral vertical jump, with each foot positioned on a separate force plate</w:t>
      </w:r>
      <w:r w:rsidR="004F78BB" w:rsidRPr="00B2349B">
        <w:rPr>
          <w:rFonts w:ascii="Arial" w:eastAsia=".SFUIText" w:hAnsi="Arial" w:cs="Arial"/>
          <w:color w:val="000000" w:themeColor="text1"/>
          <w:lang w:eastAsia="en-GB"/>
        </w:rPr>
        <w:t xml:space="preserve"> </w:t>
      </w:r>
      <w:r w:rsidR="004F78BB"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Sm9yZGFuIGV0IGFsLiwgMjAxNDsgTmV3dG9uIGV0IGFsLiwgMjAwNjsg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Sm9yZGFuIGV0IGFsLiwgMjAxNDsgTmV3dG9uIGV0IGFsLiwgMjAwNjsg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separate"/>
      </w:r>
      <w:r w:rsidR="004F78BB" w:rsidRPr="00B2349B">
        <w:rPr>
          <w:rFonts w:ascii="Arial" w:eastAsia=".SFUIText" w:hAnsi="Arial" w:cs="Arial"/>
          <w:noProof/>
          <w:color w:val="000000" w:themeColor="text1"/>
          <w:lang w:eastAsia="en-GB"/>
        </w:rPr>
        <w:t>(Bailey et al., 2015; Bell et al., 2014; Jordan et al., 2014; Newton et al., 2006; Patterson et al., 2009)</w:t>
      </w:r>
      <w:r w:rsidR="004F78BB"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r w:rsidR="00C92962" w:rsidRPr="00B2349B">
        <w:rPr>
          <w:rFonts w:ascii="Arial" w:eastAsia=".SFUIText" w:hAnsi="Arial" w:cs="Arial"/>
          <w:color w:val="000000" w:themeColor="text1"/>
          <w:lang w:eastAsia="en-GB"/>
        </w:rPr>
        <w:t xml:space="preserve"> Typically asymmetry is then quantified by identifying the side that applies the largest peak</w:t>
      </w:r>
      <w:r w:rsidR="004F78BB" w:rsidRPr="00B2349B">
        <w:rPr>
          <w:rFonts w:ascii="Arial" w:eastAsia=".SFUIText" w:hAnsi="Arial" w:cs="Arial"/>
          <w:color w:val="000000" w:themeColor="text1"/>
          <w:lang w:eastAsia="en-GB"/>
        </w:rPr>
        <w:t xml:space="preserve"> </w:t>
      </w:r>
      <w:r w:rsidR="004F78BB"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QmVuamFudXZhdHJhLCBMYXksIEFsZGVyc29uLCAmYW1wOyBCbGFua3Ni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=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QmVuamFudXZhdHJhLCBMYXksIEFsZGVyc29uLCAmYW1wOyBCbGFua3Ni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=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separate"/>
      </w:r>
      <w:r w:rsidR="004F78BB" w:rsidRPr="00B2349B">
        <w:rPr>
          <w:rFonts w:ascii="Arial" w:eastAsia=".SFUIText" w:hAnsi="Arial" w:cs="Arial"/>
          <w:noProof/>
          <w:color w:val="000000" w:themeColor="text1"/>
          <w:lang w:eastAsia="en-GB"/>
        </w:rPr>
        <w:t>(Bailey et al., 2015; Bell et al., 2014; Benjanuvatra, Lay, Alderson, &amp; Blanksby, 2013; Impellizzeri et al., 2007; Newton et al., 2006; Patterson et al., 2009)</w:t>
      </w:r>
      <w:r w:rsidR="004F78BB" w:rsidRPr="00B2349B">
        <w:rPr>
          <w:rFonts w:ascii="Arial" w:eastAsia=".SFUIText" w:hAnsi="Arial" w:cs="Arial"/>
          <w:color w:val="000000" w:themeColor="text1"/>
          <w:lang w:eastAsia="en-GB"/>
        </w:rPr>
        <w:fldChar w:fldCharType="end"/>
      </w:r>
      <w:r w:rsidR="00C92962" w:rsidRPr="00B2349B">
        <w:rPr>
          <w:rFonts w:ascii="Arial" w:eastAsia=".SFUIText" w:hAnsi="Arial" w:cs="Arial"/>
          <w:color w:val="000000" w:themeColor="text1"/>
          <w:lang w:eastAsia="en-GB"/>
        </w:rPr>
        <w:t xml:space="preserve"> or mean force</w:t>
      </w:r>
      <w:r w:rsidR="004F78BB" w:rsidRPr="00B2349B">
        <w:rPr>
          <w:rFonts w:ascii="Arial" w:eastAsia=".SFUIText" w:hAnsi="Arial" w:cs="Arial"/>
          <w:color w:val="000000" w:themeColor="text1"/>
          <w:lang w:eastAsia="en-GB"/>
        </w:rPr>
        <w:t xml:space="preserve"> </w:t>
      </w:r>
      <w:r w:rsidR="004F78BB" w:rsidRPr="00B2349B">
        <w:rPr>
          <w:rFonts w:ascii="Arial" w:eastAsia=".SFUIText" w:hAnsi="Arial" w:cs="Arial"/>
          <w:color w:val="000000" w:themeColor="text1"/>
          <w:lang w:eastAsia="en-GB"/>
        </w:rPr>
        <w:fldChar w:fldCharType="begin">
          <w:fldData xml:space="preserve">PEVuZE5vdGU+PENpdGU+PEF1dGhvcj5CZW5qYW51dmF0cmE8L0F1dGhvcj48WWVhcj4yMDEzPC9Z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CZW5qYW51dmF0cmE8L0F1dGhvcj48WWVhcj4yMDEzPC9Z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separate"/>
      </w:r>
      <w:r w:rsidR="004F78BB" w:rsidRPr="00B2349B">
        <w:rPr>
          <w:rFonts w:ascii="Arial" w:eastAsia=".SFUIText" w:hAnsi="Arial" w:cs="Arial"/>
          <w:noProof/>
          <w:color w:val="000000" w:themeColor="text1"/>
          <w:lang w:eastAsia="en-GB"/>
        </w:rPr>
        <w:t>(Benjanuvatra et al., 2013; Iwanska et al., 2016; Jordan et al., 2014; Lawson, Stephens, Devoe, &amp; Reiser, 2006; Newton et al., 2006)</w:t>
      </w:r>
      <w:r w:rsidR="004F78BB" w:rsidRPr="00B2349B">
        <w:rPr>
          <w:rFonts w:ascii="Arial" w:eastAsia=".SFUIText" w:hAnsi="Arial" w:cs="Arial"/>
          <w:color w:val="000000" w:themeColor="text1"/>
          <w:lang w:eastAsia="en-GB"/>
        </w:rPr>
        <w:fldChar w:fldCharType="end"/>
      </w:r>
      <w:r w:rsidR="00C92962" w:rsidRPr="00B2349B">
        <w:rPr>
          <w:rFonts w:ascii="Arial" w:eastAsia=".SFUIText" w:hAnsi="Arial" w:cs="Arial"/>
          <w:color w:val="000000" w:themeColor="text1"/>
          <w:lang w:eastAsia="en-GB"/>
        </w:rPr>
        <w:t xml:space="preserve"> </w:t>
      </w:r>
      <w:r w:rsidR="005936D9" w:rsidRPr="00B2349B">
        <w:rPr>
          <w:rFonts w:ascii="Arial" w:eastAsia=".SFUIText" w:hAnsi="Arial" w:cs="Arial"/>
          <w:color w:val="000000" w:themeColor="text1"/>
          <w:lang w:eastAsia="en-GB"/>
        </w:rPr>
        <w:t>before</w:t>
      </w:r>
      <w:r w:rsidR="00155F5D" w:rsidRPr="00B2349B">
        <w:rPr>
          <w:rFonts w:ascii="Arial" w:eastAsia=".SFUIText" w:hAnsi="Arial" w:cs="Arial"/>
          <w:color w:val="000000" w:themeColor="text1"/>
          <w:lang w:eastAsia="en-GB"/>
        </w:rPr>
        <w:t xml:space="preserve"> either categoris</w:t>
      </w:r>
      <w:r w:rsidR="00C92962" w:rsidRPr="00B2349B">
        <w:rPr>
          <w:rFonts w:ascii="Arial" w:eastAsia=".SFUIText" w:hAnsi="Arial" w:cs="Arial"/>
          <w:color w:val="000000" w:themeColor="text1"/>
          <w:lang w:eastAsia="en-GB"/>
        </w:rPr>
        <w:t>ing that as the dominant limb or by calculating some form of symmetry index</w:t>
      </w:r>
      <w:r w:rsidR="000E61DA" w:rsidRPr="00B2349B">
        <w:rPr>
          <w:rFonts w:ascii="Arial" w:eastAsia=".SFUIText" w:hAnsi="Arial" w:cs="Arial"/>
          <w:color w:val="000000" w:themeColor="text1"/>
          <w:lang w:eastAsia="en-GB"/>
        </w:rPr>
        <w:t xml:space="preserve"> </w:t>
      </w:r>
      <w:r w:rsidR="000E61DA" w:rsidRPr="00B2349B">
        <w:rPr>
          <w:rFonts w:ascii="Arial" w:eastAsia=".SFUIText" w:hAnsi="Arial" w:cs="Arial"/>
          <w:color w:val="000000" w:themeColor="text1"/>
          <w:lang w:eastAsia="en-GB"/>
        </w:rPr>
        <w:fldChar w:fldCharType="begin"/>
      </w:r>
      <w:r w:rsidR="005A6DF0" w:rsidRPr="00B2349B">
        <w:rPr>
          <w:rFonts w:ascii="Arial" w:eastAsia=".SFUIText" w:hAnsi="Arial" w:cs="Arial"/>
          <w:color w:val="000000" w:themeColor="text1"/>
          <w:lang w:eastAsia="en-GB"/>
        </w:rPr>
        <w:instrText xml:space="preserve"> ADDIN EN.CITE &lt;EndNote&gt;&lt;Cite&gt;&lt;Author&gt;Bishop&lt;/Author&gt;&lt;Year&gt;2016&lt;/Year&gt;&lt;RecNum&gt;347&lt;/RecNum&gt;&lt;DisplayText&gt;(Bishop, Read, Chavda, &amp;amp; Turner, 2016)&lt;/DisplayText&gt;&lt;record&gt;&lt;rec-number&gt;347&lt;/rec-number&gt;&lt;foreign-keys&gt;&lt;key app="EN" db-id="ad9we95ai0rzvzez2wpxx2ryrs0awvt2dre5" timestamp="1510413500"&gt;347&lt;/key&gt;&lt;key app="ENWeb" db-id=""&gt;0&lt;/key&gt;&lt;/foreign-keys&gt;&lt;ref-type name="Journal Article"&gt;17&lt;/ref-type&gt;&lt;contributors&gt;&lt;authors&gt;&lt;author&gt;Bishop, Chris&lt;/author&gt;&lt;author&gt;Read, Paul&lt;/author&gt;&lt;author&gt;Chavda, Shyam&lt;/author&gt;&lt;author&gt;Turner, Anthony&lt;/author&gt;&lt;/authors&gt;&lt;/contributors&gt;&lt;titles&gt;&lt;title&gt;Asymmetries of the Lower Limb: The Calculation Conundrum in Strength Training and Conditioning&lt;/title&gt;&lt;secondary-title&gt;Strength and Conditioning Journal&lt;/secondary-title&gt;&lt;alt-title&gt;Strength Cond J&lt;/alt-title&gt;&lt;/titles&gt;&lt;periodical&gt;&lt;full-title&gt;Strength and Conditioning Journal&lt;/full-title&gt;&lt;abbr-1&gt;Strength Cond J&lt;/abbr-1&gt;&lt;/periodical&gt;&lt;alt-periodical&gt;&lt;full-title&gt;Strength and Conditioning Journal&lt;/full-title&gt;&lt;abbr-1&gt;Strength Cond J&lt;/abbr-1&gt;&lt;/alt-periodical&gt;&lt;pages&gt;27-32&lt;/pages&gt;&lt;volume&gt;38&lt;/volume&gt;&lt;number&gt;6&lt;/number&gt;&lt;keywords&gt;&lt;keyword&gt;asymmetries&lt;/keyword&gt;&lt;keyword&gt;lower limb&lt;/keyword&gt;&lt;keyword&gt;equations&lt;/keyword&gt;&lt;keyword&gt;symmetry angle&lt;/keyword&gt;&lt;/keywords&gt;&lt;dates&gt;&lt;year&gt;2016&lt;/year&gt;&lt;/dates&gt;&lt;isbn&gt;1524-1602&lt;/isbn&gt;&lt;accession-num&gt;00126548-201612000-00003&lt;/accession-num&gt;&lt;urls&gt;&lt;related-urls&gt;&lt;url&gt;http://journals.lww.com/nsca-scj/Fulltext/2016/12000/Asymmetries_of_the_Lower_Limb___The_Calculation.3.aspx&lt;/url&gt;&lt;/related-urls&gt;&lt;/urls&gt;&lt;electronic-resource-num&gt;10.1519/ssc.0000000000000264&lt;/electronic-resource-num&gt;&lt;/record&gt;&lt;/Cite&gt;&lt;/EndNote&gt;</w:instrText>
      </w:r>
      <w:r w:rsidR="000E61DA" w:rsidRPr="00B2349B">
        <w:rPr>
          <w:rFonts w:ascii="Arial" w:eastAsia=".SFUIText" w:hAnsi="Arial" w:cs="Arial"/>
          <w:color w:val="000000" w:themeColor="text1"/>
          <w:lang w:eastAsia="en-GB"/>
        </w:rPr>
        <w:fldChar w:fldCharType="separate"/>
      </w:r>
      <w:r w:rsidR="000E61DA" w:rsidRPr="00B2349B">
        <w:rPr>
          <w:rFonts w:ascii="Arial" w:eastAsia=".SFUIText" w:hAnsi="Arial" w:cs="Arial"/>
          <w:noProof/>
          <w:color w:val="000000" w:themeColor="text1"/>
          <w:lang w:eastAsia="en-GB"/>
        </w:rPr>
        <w:t>(Bishop, Read, Chavda, &amp; Turner, 2016)</w:t>
      </w:r>
      <w:r w:rsidR="000E61DA" w:rsidRPr="00B2349B">
        <w:rPr>
          <w:rFonts w:ascii="Arial" w:eastAsia=".SFUIText" w:hAnsi="Arial" w:cs="Arial"/>
          <w:color w:val="000000" w:themeColor="text1"/>
          <w:lang w:eastAsia="en-GB"/>
        </w:rPr>
        <w:fldChar w:fldCharType="end"/>
      </w:r>
      <w:r w:rsidR="005B5ADC" w:rsidRPr="00B2349B">
        <w:rPr>
          <w:rFonts w:ascii="Arial" w:eastAsia=".SFUIText" w:hAnsi="Arial" w:cs="Arial"/>
          <w:color w:val="000000" w:themeColor="text1"/>
          <w:lang w:eastAsia="en-GB"/>
        </w:rPr>
        <w:t>.</w:t>
      </w:r>
      <w:r w:rsidR="00C92962" w:rsidRPr="00B2349B">
        <w:rPr>
          <w:rFonts w:ascii="Arial" w:eastAsia=".SFUIText" w:hAnsi="Arial" w:cs="Arial"/>
          <w:color w:val="000000" w:themeColor="text1"/>
          <w:lang w:eastAsia="en-GB"/>
        </w:rPr>
        <w:t xml:space="preserve"> However, there are no data to inform practitioners about agreement between these two methods. Therefore, there is currently a need to undertake </w:t>
      </w:r>
      <w:r w:rsidR="005936D9" w:rsidRPr="00B2349B">
        <w:rPr>
          <w:rFonts w:ascii="Arial" w:eastAsia=".SFUIText" w:hAnsi="Arial" w:cs="Arial"/>
          <w:color w:val="000000" w:themeColor="text1"/>
          <w:lang w:eastAsia="en-GB"/>
        </w:rPr>
        <w:t>research</w:t>
      </w:r>
      <w:r w:rsidR="00C92962" w:rsidRPr="00B2349B">
        <w:rPr>
          <w:rFonts w:ascii="Arial" w:eastAsia=".SFUIText" w:hAnsi="Arial" w:cs="Arial"/>
          <w:color w:val="000000" w:themeColor="text1"/>
          <w:lang w:eastAsia="en-GB"/>
        </w:rPr>
        <w:t xml:space="preserve"> to assess whether the </w:t>
      </w:r>
      <w:r w:rsidR="00691549" w:rsidRPr="00B2349B">
        <w:rPr>
          <w:rFonts w:ascii="Arial" w:eastAsia=".SFUIText" w:hAnsi="Arial" w:cs="Arial"/>
          <w:color w:val="000000" w:themeColor="text1"/>
          <w:lang w:eastAsia="en-GB"/>
        </w:rPr>
        <w:t>peak and mean force</w:t>
      </w:r>
      <w:r w:rsidR="00C92962" w:rsidRPr="00B2349B">
        <w:rPr>
          <w:rFonts w:ascii="Arial" w:eastAsia=".SFUIText" w:hAnsi="Arial" w:cs="Arial"/>
          <w:color w:val="000000" w:themeColor="text1"/>
          <w:lang w:eastAsia="en-GB"/>
        </w:rPr>
        <w:t xml:space="preserve"> methods agree. The results of this research would provide practitioners </w:t>
      </w:r>
      <w:r w:rsidR="007A3F45" w:rsidRPr="00B2349B">
        <w:rPr>
          <w:rFonts w:ascii="Arial" w:eastAsia=".SFUIText" w:hAnsi="Arial" w:cs="Arial"/>
          <w:color w:val="000000" w:themeColor="text1"/>
          <w:lang w:eastAsia="en-GB"/>
        </w:rPr>
        <w:t xml:space="preserve">with important information about whether these two methods </w:t>
      </w:r>
      <w:r w:rsidR="005936D9" w:rsidRPr="00B2349B">
        <w:rPr>
          <w:rFonts w:ascii="Arial" w:eastAsia=".SFUIText" w:hAnsi="Arial" w:cs="Arial"/>
          <w:color w:val="000000" w:themeColor="text1"/>
          <w:lang w:eastAsia="en-GB"/>
        </w:rPr>
        <w:t xml:space="preserve">can </w:t>
      </w:r>
      <w:r w:rsidR="007A3F45" w:rsidRPr="00B2349B">
        <w:rPr>
          <w:rFonts w:ascii="Arial" w:eastAsia=".SFUIText" w:hAnsi="Arial" w:cs="Arial"/>
          <w:color w:val="000000" w:themeColor="text1"/>
          <w:lang w:eastAsia="en-GB"/>
        </w:rPr>
        <w:t xml:space="preserve">be used interchangeably. The aim of this study </w:t>
      </w:r>
      <w:r w:rsidR="005936D9" w:rsidRPr="00B2349B">
        <w:rPr>
          <w:rFonts w:ascii="Arial" w:eastAsia=".SFUIText" w:hAnsi="Arial" w:cs="Arial"/>
          <w:color w:val="000000" w:themeColor="text1"/>
          <w:lang w:eastAsia="en-GB"/>
        </w:rPr>
        <w:t xml:space="preserve">was </w:t>
      </w:r>
      <w:r w:rsidR="007A3F45" w:rsidRPr="00B2349B">
        <w:rPr>
          <w:rFonts w:ascii="Arial" w:eastAsia=".SFUIText" w:hAnsi="Arial" w:cs="Arial"/>
          <w:color w:val="000000" w:themeColor="text1"/>
          <w:lang w:eastAsia="en-GB"/>
        </w:rPr>
        <w:t xml:space="preserve">to assess </w:t>
      </w:r>
      <w:r w:rsidR="007711C5" w:rsidRPr="00B2349B">
        <w:rPr>
          <w:rFonts w:ascii="Arial" w:eastAsia=".SFUIText" w:hAnsi="Arial" w:cs="Arial"/>
          <w:color w:val="000000" w:themeColor="text1"/>
          <w:lang w:eastAsia="en-GB"/>
        </w:rPr>
        <w:t xml:space="preserve">the </w:t>
      </w:r>
      <w:r w:rsidR="007A3F45" w:rsidRPr="00B2349B">
        <w:rPr>
          <w:rFonts w:ascii="Arial" w:eastAsia=".SFUIText" w:hAnsi="Arial" w:cs="Arial"/>
          <w:color w:val="000000" w:themeColor="text1"/>
          <w:lang w:eastAsia="en-GB"/>
        </w:rPr>
        <w:t xml:space="preserve">agreement between the </w:t>
      </w:r>
      <w:r w:rsidR="00691549" w:rsidRPr="00B2349B">
        <w:rPr>
          <w:rFonts w:ascii="Arial" w:eastAsia=".SFUIText" w:hAnsi="Arial" w:cs="Arial"/>
          <w:color w:val="000000" w:themeColor="text1"/>
          <w:lang w:eastAsia="en-GB"/>
        </w:rPr>
        <w:t>peak and mean force</w:t>
      </w:r>
      <w:r w:rsidR="007A3F45" w:rsidRPr="00B2349B">
        <w:rPr>
          <w:rFonts w:ascii="Arial" w:eastAsia=".SFUIText" w:hAnsi="Arial" w:cs="Arial"/>
          <w:color w:val="000000" w:themeColor="text1"/>
          <w:lang w:eastAsia="en-GB"/>
        </w:rPr>
        <w:t xml:space="preserve"> method</w:t>
      </w:r>
      <w:r w:rsidR="005936D9" w:rsidRPr="00B2349B">
        <w:rPr>
          <w:rFonts w:ascii="Arial" w:eastAsia=".SFUIText" w:hAnsi="Arial" w:cs="Arial"/>
          <w:color w:val="000000" w:themeColor="text1"/>
          <w:lang w:eastAsia="en-GB"/>
        </w:rPr>
        <w:t>s</w:t>
      </w:r>
      <w:r w:rsidR="007A3F45" w:rsidRPr="00B2349B">
        <w:rPr>
          <w:rFonts w:ascii="Arial" w:eastAsia=".SFUIText" w:hAnsi="Arial" w:cs="Arial"/>
          <w:color w:val="000000" w:themeColor="text1"/>
          <w:lang w:eastAsia="en-GB"/>
        </w:rPr>
        <w:t xml:space="preserve"> of quantifying force asymmetry</w:t>
      </w:r>
      <w:r w:rsidR="005936D9" w:rsidRPr="00B2349B">
        <w:rPr>
          <w:rFonts w:ascii="Arial" w:eastAsia=".SFUIText" w:hAnsi="Arial" w:cs="Arial"/>
          <w:color w:val="000000" w:themeColor="text1"/>
          <w:lang w:eastAsia="en-GB"/>
        </w:rPr>
        <w:t xml:space="preserve"> during vertical jumping</w:t>
      </w:r>
      <w:r w:rsidR="007A3F45" w:rsidRPr="00B2349B">
        <w:rPr>
          <w:rFonts w:ascii="Arial" w:eastAsia=".SFUIText" w:hAnsi="Arial" w:cs="Arial"/>
          <w:color w:val="000000" w:themeColor="text1"/>
          <w:lang w:eastAsia="en-GB"/>
        </w:rPr>
        <w:t xml:space="preserve">. </w:t>
      </w:r>
      <w:r w:rsidR="00155F5D" w:rsidRPr="00B2349B">
        <w:rPr>
          <w:rFonts w:ascii="Arial" w:eastAsia=".SFUIText" w:hAnsi="Arial" w:cs="Arial"/>
          <w:color w:val="000000" w:themeColor="text1"/>
          <w:lang w:eastAsia="en-GB"/>
        </w:rPr>
        <w:t>It was hypothesis</w:t>
      </w:r>
      <w:r w:rsidR="00B05736" w:rsidRPr="00B2349B">
        <w:rPr>
          <w:rFonts w:ascii="Arial" w:eastAsia=".SFUIText" w:hAnsi="Arial" w:cs="Arial"/>
          <w:color w:val="000000" w:themeColor="text1"/>
          <w:lang w:eastAsia="en-GB"/>
        </w:rPr>
        <w:t xml:space="preserve">ed that the </w:t>
      </w:r>
      <w:r w:rsidR="00691549" w:rsidRPr="00B2349B">
        <w:rPr>
          <w:rFonts w:ascii="Arial" w:eastAsia=".SFUIText" w:hAnsi="Arial" w:cs="Arial"/>
          <w:color w:val="000000" w:themeColor="text1"/>
          <w:lang w:eastAsia="en-GB"/>
        </w:rPr>
        <w:t>peak and mean force</w:t>
      </w:r>
      <w:r w:rsidR="00B05736" w:rsidRPr="00B2349B">
        <w:rPr>
          <w:rFonts w:ascii="Arial" w:eastAsia=".SFUIText" w:hAnsi="Arial" w:cs="Arial"/>
          <w:color w:val="000000" w:themeColor="text1"/>
          <w:lang w:eastAsia="en-GB"/>
        </w:rPr>
        <w:t xml:space="preserve"> methods of assessing asymmetry</w:t>
      </w:r>
      <w:r w:rsidR="005936D9" w:rsidRPr="00B2349B">
        <w:rPr>
          <w:rFonts w:ascii="Arial" w:eastAsia=".SFUIText" w:hAnsi="Arial" w:cs="Arial"/>
          <w:color w:val="000000" w:themeColor="text1"/>
          <w:lang w:eastAsia="en-GB"/>
        </w:rPr>
        <w:t xml:space="preserve"> during vertical jumping</w:t>
      </w:r>
      <w:r w:rsidR="00B05736" w:rsidRPr="00B2349B">
        <w:rPr>
          <w:rFonts w:ascii="Arial" w:eastAsia=".SFUIText" w:hAnsi="Arial" w:cs="Arial"/>
          <w:color w:val="000000" w:themeColor="text1"/>
          <w:lang w:eastAsia="en-GB"/>
        </w:rPr>
        <w:t xml:space="preserve"> would agree. </w:t>
      </w:r>
    </w:p>
    <w:p w14:paraId="40E0BE10" w14:textId="135ED83A" w:rsidR="007C5FC9" w:rsidRPr="00B2349B" w:rsidRDefault="007C5FC9" w:rsidP="00BD6986">
      <w:pPr>
        <w:spacing w:line="480" w:lineRule="auto"/>
        <w:jc w:val="both"/>
        <w:rPr>
          <w:rFonts w:ascii="Arial" w:eastAsia=".SF UI Text" w:hAnsi="Arial" w:cs="Arial"/>
          <w:color w:val="000000" w:themeColor="text1"/>
          <w:lang w:eastAsia="en-GB"/>
        </w:rPr>
      </w:pPr>
    </w:p>
    <w:p w14:paraId="52266094" w14:textId="602B2447" w:rsidR="00C73905" w:rsidRPr="00B2349B" w:rsidRDefault="002C640C" w:rsidP="00BD6986">
      <w:pPr>
        <w:spacing w:line="480" w:lineRule="auto"/>
        <w:jc w:val="both"/>
        <w:rPr>
          <w:rFonts w:ascii="Arial" w:eastAsia=".SFUIText" w:hAnsi="Arial" w:cs="Arial"/>
          <w:b/>
          <w:i/>
          <w:color w:val="000000" w:themeColor="text1"/>
          <w:lang w:eastAsia="en-GB"/>
        </w:rPr>
      </w:pPr>
      <w:r w:rsidRPr="00B2349B">
        <w:rPr>
          <w:rFonts w:ascii="Arial" w:eastAsia=".SFUIText" w:hAnsi="Arial" w:cs="Arial"/>
          <w:b/>
          <w:i/>
          <w:color w:val="000000" w:themeColor="text1"/>
          <w:lang w:eastAsia="en-GB"/>
        </w:rPr>
        <w:t>Method</w:t>
      </w:r>
    </w:p>
    <w:p w14:paraId="30CF586D" w14:textId="0524962F" w:rsidR="00E1290C" w:rsidRPr="00B2349B" w:rsidRDefault="00915AD5" w:rsidP="00BD6986">
      <w:pPr>
        <w:spacing w:line="480" w:lineRule="auto"/>
        <w:jc w:val="both"/>
        <w:rPr>
          <w:rFonts w:ascii="Arial" w:eastAsia=".SF UI Text" w:hAnsi="Arial" w:cs="Arial"/>
          <w:b/>
          <w:color w:val="000000" w:themeColor="text1"/>
          <w:lang w:eastAsia="en-GB"/>
        </w:rPr>
      </w:pPr>
      <w:r w:rsidRPr="00B2349B">
        <w:rPr>
          <w:rFonts w:ascii="Arial" w:eastAsia=".SFUIText" w:hAnsi="Arial" w:cs="Arial"/>
          <w:b/>
          <w:color w:val="000000" w:themeColor="text1"/>
          <w:lang w:eastAsia="en-GB"/>
        </w:rPr>
        <w:t>Participants</w:t>
      </w:r>
    </w:p>
    <w:p w14:paraId="45FE2E28" w14:textId="57BB8F6F" w:rsidR="00E1290C" w:rsidRPr="00B2349B" w:rsidRDefault="00A24C45" w:rsidP="00BD6986">
      <w:pPr>
        <w:spacing w:line="480" w:lineRule="auto"/>
        <w:jc w:val="both"/>
        <w:rPr>
          <w:rFonts w:ascii="Arial" w:hAnsi="Arial" w:cs="Arial"/>
          <w:color w:val="000000" w:themeColor="text1"/>
        </w:rPr>
      </w:pPr>
      <w:r w:rsidRPr="00B2349B">
        <w:rPr>
          <w:rFonts w:ascii="Arial" w:hAnsi="Arial" w:cs="Arial"/>
          <w:color w:val="000000" w:themeColor="text1"/>
        </w:rPr>
        <w:lastRenderedPageBreak/>
        <w:t>Forty-</w:t>
      </w:r>
      <w:r w:rsidR="00A72AA4" w:rsidRPr="00B2349B">
        <w:rPr>
          <w:rFonts w:ascii="Arial" w:hAnsi="Arial" w:cs="Arial"/>
          <w:color w:val="000000" w:themeColor="text1"/>
        </w:rPr>
        <w:t>five men (age: 20.83</w:t>
      </w:r>
      <w:r w:rsidR="008373E8" w:rsidRPr="00B2349B">
        <w:rPr>
          <w:rFonts w:ascii="Arial" w:hAnsi="Arial" w:cs="Arial"/>
          <w:color w:val="000000" w:themeColor="text1"/>
        </w:rPr>
        <w:t xml:space="preserve"> ± 0.8</w:t>
      </w:r>
      <w:r w:rsidR="00A72AA4" w:rsidRPr="00B2349B">
        <w:rPr>
          <w:rFonts w:ascii="Arial" w:hAnsi="Arial" w:cs="Arial"/>
          <w:color w:val="000000" w:themeColor="text1"/>
        </w:rPr>
        <w:t>4</w:t>
      </w:r>
      <w:r w:rsidR="008373E8" w:rsidRPr="00B2349B">
        <w:rPr>
          <w:rFonts w:ascii="Arial" w:hAnsi="Arial" w:cs="Arial"/>
          <w:color w:val="000000" w:themeColor="text1"/>
        </w:rPr>
        <w:t xml:space="preserve"> years, body mass: 84.4</w:t>
      </w:r>
      <w:r w:rsidR="00A72AA4" w:rsidRPr="00B2349B">
        <w:rPr>
          <w:rFonts w:ascii="Arial" w:hAnsi="Arial" w:cs="Arial"/>
          <w:color w:val="000000" w:themeColor="text1"/>
        </w:rPr>
        <w:t>1</w:t>
      </w:r>
      <w:r w:rsidR="008373E8" w:rsidRPr="00B2349B">
        <w:rPr>
          <w:rFonts w:ascii="Arial" w:hAnsi="Arial" w:cs="Arial"/>
          <w:color w:val="000000" w:themeColor="text1"/>
        </w:rPr>
        <w:t xml:space="preserve"> ± </w:t>
      </w:r>
      <w:r w:rsidR="00A72AA4" w:rsidRPr="00B2349B">
        <w:rPr>
          <w:rFonts w:ascii="Arial" w:hAnsi="Arial" w:cs="Arial"/>
          <w:color w:val="000000" w:themeColor="text1"/>
        </w:rPr>
        <w:t>6.87 kg, height: 1.80</w:t>
      </w:r>
      <w:r w:rsidR="008373E8" w:rsidRPr="00B2349B">
        <w:rPr>
          <w:rFonts w:ascii="Arial" w:hAnsi="Arial" w:cs="Arial"/>
          <w:color w:val="000000" w:themeColor="text1"/>
        </w:rPr>
        <w:t xml:space="preserve"> ± 0.</w:t>
      </w:r>
      <w:r w:rsidR="00A72AA4" w:rsidRPr="00B2349B">
        <w:rPr>
          <w:rFonts w:ascii="Arial" w:hAnsi="Arial" w:cs="Arial"/>
          <w:color w:val="000000" w:themeColor="text1"/>
        </w:rPr>
        <w:t>57</w:t>
      </w:r>
      <w:r w:rsidR="00E1290C" w:rsidRPr="00B2349B">
        <w:rPr>
          <w:rFonts w:ascii="Arial" w:hAnsi="Arial" w:cs="Arial"/>
          <w:color w:val="000000" w:themeColor="text1"/>
        </w:rPr>
        <w:t xml:space="preserve"> m) who regularly participated in a variety of university level sports (e.g. soccer, rugby (both codes), basketball and volleyball), volunteered to participate in this study and provided written informed consent. The study was approved</w:t>
      </w:r>
      <w:r w:rsidR="00A0326B" w:rsidRPr="00B2349B">
        <w:rPr>
          <w:rFonts w:ascii="Arial" w:hAnsi="Arial" w:cs="Arial"/>
          <w:color w:val="000000" w:themeColor="text1"/>
        </w:rPr>
        <w:t xml:space="preserve"> in accordance with the University of Chichester’s Ethical Policy Framework for research involving the use of human participants</w:t>
      </w:r>
      <w:r w:rsidR="00E1290C" w:rsidRPr="00B2349B">
        <w:rPr>
          <w:rFonts w:ascii="Arial" w:hAnsi="Arial" w:cs="Arial"/>
          <w:color w:val="000000" w:themeColor="text1"/>
        </w:rPr>
        <w:t>.</w:t>
      </w:r>
    </w:p>
    <w:p w14:paraId="4A97C1F4" w14:textId="77777777" w:rsidR="00E1290C" w:rsidRPr="00B2349B" w:rsidRDefault="00E1290C" w:rsidP="00BD6986">
      <w:pPr>
        <w:spacing w:line="480" w:lineRule="auto"/>
        <w:jc w:val="both"/>
        <w:rPr>
          <w:rFonts w:ascii="Arial" w:hAnsi="Arial" w:cs="Arial"/>
          <w:color w:val="000000" w:themeColor="text1"/>
        </w:rPr>
      </w:pPr>
    </w:p>
    <w:p w14:paraId="1A02505E" w14:textId="433D8827" w:rsidR="00E1290C" w:rsidRPr="00B2349B" w:rsidRDefault="00E1290C" w:rsidP="00BD6986">
      <w:pPr>
        <w:spacing w:line="480" w:lineRule="auto"/>
        <w:jc w:val="both"/>
        <w:rPr>
          <w:rFonts w:ascii="Arial" w:hAnsi="Arial" w:cs="Arial"/>
          <w:b/>
          <w:color w:val="000000" w:themeColor="text1"/>
        </w:rPr>
      </w:pPr>
      <w:r w:rsidRPr="00B2349B">
        <w:rPr>
          <w:rFonts w:ascii="Arial" w:hAnsi="Arial" w:cs="Arial"/>
          <w:b/>
          <w:color w:val="000000" w:themeColor="text1"/>
        </w:rPr>
        <w:t>Procedures</w:t>
      </w:r>
    </w:p>
    <w:p w14:paraId="65D1EDDA" w14:textId="1388FB47" w:rsidR="00E1290C" w:rsidRPr="00B2349B" w:rsidRDefault="007A0929" w:rsidP="00BD6986">
      <w:pPr>
        <w:spacing w:line="480" w:lineRule="auto"/>
        <w:jc w:val="both"/>
        <w:rPr>
          <w:rFonts w:ascii="Arial" w:hAnsi="Arial" w:cs="Arial"/>
          <w:color w:val="000000" w:themeColor="text1"/>
        </w:rPr>
      </w:pPr>
      <w:r w:rsidRPr="00B2349B">
        <w:rPr>
          <w:rFonts w:ascii="Arial" w:hAnsi="Arial" w:cs="Arial"/>
          <w:color w:val="000000" w:themeColor="text1"/>
          <w:lang w:val="en-US"/>
        </w:rPr>
        <w:t>Before jump testing, par</w:t>
      </w:r>
      <w:r w:rsidR="00155F5D" w:rsidRPr="00B2349B">
        <w:rPr>
          <w:rFonts w:ascii="Arial" w:hAnsi="Arial" w:cs="Arial"/>
          <w:color w:val="000000" w:themeColor="text1"/>
          <w:lang w:val="en-US"/>
        </w:rPr>
        <w:t>ticipants performed a standardi</w:t>
      </w:r>
      <w:r w:rsidR="00155F5D" w:rsidRPr="00B2349B">
        <w:rPr>
          <w:rFonts w:ascii="Arial" w:hAnsi="Arial" w:cs="Arial"/>
          <w:color w:val="000000" w:themeColor="text1"/>
        </w:rPr>
        <w:t>s</w:t>
      </w:r>
      <w:r w:rsidRPr="00B2349B">
        <w:rPr>
          <w:rFonts w:ascii="Arial" w:hAnsi="Arial" w:cs="Arial"/>
          <w:color w:val="000000" w:themeColor="text1"/>
          <w:lang w:val="en-US"/>
        </w:rPr>
        <w:t xml:space="preserve">ed dynamic warm-up. This began with 5 minutes of easy stationary cycling, and was followed by 2-3 minutes of upper- and lower-body dynamic stretching. Specifically, </w:t>
      </w:r>
      <w:r w:rsidR="00BF19E6" w:rsidRPr="00B2349B">
        <w:rPr>
          <w:rFonts w:ascii="Arial" w:hAnsi="Arial" w:cs="Arial"/>
          <w:color w:val="000000" w:themeColor="text1"/>
          <w:lang w:val="en-US"/>
        </w:rPr>
        <w:t>participants</w:t>
      </w:r>
      <w:r w:rsidRPr="00B2349B">
        <w:rPr>
          <w:rFonts w:ascii="Arial" w:hAnsi="Arial" w:cs="Arial"/>
          <w:color w:val="000000" w:themeColor="text1"/>
          <w:lang w:val="en-US"/>
        </w:rPr>
        <w:t xml:space="preserve"> performed two circuits of 10 repetitions each of ‘arm swings’, ‘lunge walk’, ‘walking knee lift’, and ‘heel to toe lift’. </w:t>
      </w:r>
      <w:r w:rsidR="00915AD5" w:rsidRPr="00B2349B">
        <w:rPr>
          <w:rFonts w:ascii="Arial" w:hAnsi="Arial" w:cs="Arial"/>
          <w:color w:val="000000" w:themeColor="text1"/>
        </w:rPr>
        <w:t>Participants</w:t>
      </w:r>
      <w:r w:rsidR="00E1290C" w:rsidRPr="00B2349B">
        <w:rPr>
          <w:rFonts w:ascii="Arial" w:hAnsi="Arial" w:cs="Arial"/>
          <w:color w:val="000000" w:themeColor="text1"/>
        </w:rPr>
        <w:t xml:space="preserve"> </w:t>
      </w:r>
      <w:r w:rsidRPr="00B2349B">
        <w:rPr>
          <w:rFonts w:ascii="Arial" w:hAnsi="Arial" w:cs="Arial"/>
          <w:color w:val="000000" w:themeColor="text1"/>
        </w:rPr>
        <w:t xml:space="preserve">then </w:t>
      </w:r>
      <w:r w:rsidR="00E1290C" w:rsidRPr="00B2349B">
        <w:rPr>
          <w:rFonts w:ascii="Arial" w:hAnsi="Arial" w:cs="Arial"/>
          <w:color w:val="000000" w:themeColor="text1"/>
        </w:rPr>
        <w:t xml:space="preserve">performed four bilateral countermovement jumps (CMJ), interspersed by 30 s of rest. They were instructed to perform a rapid countermovement, to approximately quarter squat depth, following this with a rapid propulsion phase with the intention of jumping as high as possible. Jump performances were watched to ensure that </w:t>
      </w:r>
      <w:r w:rsidR="00915AD5" w:rsidRPr="00B2349B">
        <w:rPr>
          <w:rFonts w:ascii="Arial" w:hAnsi="Arial" w:cs="Arial"/>
          <w:color w:val="000000" w:themeColor="text1"/>
        </w:rPr>
        <w:t>participants</w:t>
      </w:r>
      <w:r w:rsidR="00E1290C" w:rsidRPr="00B2349B">
        <w:rPr>
          <w:rFonts w:ascii="Arial" w:hAnsi="Arial" w:cs="Arial"/>
          <w:color w:val="000000" w:themeColor="text1"/>
        </w:rPr>
        <w:t xml:space="preserve"> kept their hands on their hips throughout each jump.</w:t>
      </w:r>
      <w:r w:rsidR="00033A47" w:rsidRPr="00B2349B">
        <w:rPr>
          <w:rFonts w:ascii="Arial" w:hAnsi="Arial" w:cs="Arial"/>
          <w:color w:val="000000" w:themeColor="text1"/>
        </w:rPr>
        <w:t xml:space="preserve"> Each CMJ was performed on two parallel Kistler force platforms (Type 9851B; Kistler Instruments Ltd., Hook, UK) embedded in the floor of the laboratory, each sampling at 1000 Hz.  </w:t>
      </w:r>
      <w:r w:rsidR="0015161B" w:rsidRPr="00B2349B">
        <w:rPr>
          <w:rFonts w:ascii="Arial" w:hAnsi="Arial" w:cs="Arial"/>
          <w:color w:val="000000" w:themeColor="text1"/>
        </w:rPr>
        <w:t xml:space="preserve">The vertical component of the </w:t>
      </w:r>
      <w:r w:rsidR="00033A47" w:rsidRPr="00B2349B">
        <w:rPr>
          <w:rFonts w:ascii="Arial" w:hAnsi="Arial" w:cs="Arial"/>
          <w:color w:val="000000" w:themeColor="text1"/>
        </w:rPr>
        <w:t>ground reaction force (VGRF) from both force platforms were synchronously acquired in VICON Nexus (Version 1.7.1; Vicon M</w:t>
      </w:r>
      <w:r w:rsidR="006A217A" w:rsidRPr="00B2349B">
        <w:rPr>
          <w:rFonts w:ascii="Arial" w:hAnsi="Arial" w:cs="Arial"/>
          <w:color w:val="000000" w:themeColor="text1"/>
        </w:rPr>
        <w:t>otion Systems Ltd., Oxford, UK)</w:t>
      </w:r>
      <w:r w:rsidR="00E1290C" w:rsidRPr="00B2349B">
        <w:rPr>
          <w:rFonts w:ascii="Arial" w:hAnsi="Arial" w:cs="Arial"/>
          <w:color w:val="000000" w:themeColor="text1"/>
        </w:rPr>
        <w:t xml:space="preserve">; left and right side vertical forces were summed for </w:t>
      </w:r>
      <w:r w:rsidR="008373E8" w:rsidRPr="00B2349B">
        <w:rPr>
          <w:rFonts w:ascii="Arial" w:hAnsi="Arial" w:cs="Arial"/>
          <w:color w:val="000000" w:themeColor="text1"/>
        </w:rPr>
        <w:t xml:space="preserve">the initial part of data </w:t>
      </w:r>
      <w:r w:rsidR="00E1290C" w:rsidRPr="00B2349B">
        <w:rPr>
          <w:rFonts w:ascii="Arial" w:hAnsi="Arial" w:cs="Arial"/>
          <w:color w:val="000000" w:themeColor="text1"/>
        </w:rPr>
        <w:t xml:space="preserve">analysis. </w:t>
      </w:r>
    </w:p>
    <w:p w14:paraId="546CEDE9" w14:textId="77777777" w:rsidR="00E1290C" w:rsidRPr="00B2349B" w:rsidRDefault="00E1290C" w:rsidP="00BD6986">
      <w:pPr>
        <w:spacing w:line="480" w:lineRule="auto"/>
        <w:jc w:val="both"/>
        <w:rPr>
          <w:rFonts w:ascii="Arial" w:eastAsia=".SF UI Text" w:hAnsi="Arial" w:cs="Arial"/>
          <w:color w:val="000000" w:themeColor="text1"/>
          <w:lang w:eastAsia="en-GB"/>
        </w:rPr>
      </w:pPr>
    </w:p>
    <w:p w14:paraId="010C9D0F" w14:textId="5BF2085D" w:rsidR="003A17EA" w:rsidRPr="00B2349B" w:rsidRDefault="003A17EA" w:rsidP="00BD6986">
      <w:pPr>
        <w:spacing w:line="480" w:lineRule="auto"/>
        <w:jc w:val="both"/>
        <w:rPr>
          <w:rFonts w:ascii="Arial" w:eastAsia=".SF UI Text" w:hAnsi="Arial" w:cs="Arial"/>
          <w:color w:val="000000" w:themeColor="text1"/>
          <w:lang w:eastAsia="en-GB"/>
        </w:rPr>
      </w:pPr>
      <w:r w:rsidRPr="00B2349B">
        <w:rPr>
          <w:rFonts w:ascii="Arial" w:eastAsia=".SF UI Text" w:hAnsi="Arial" w:cs="Arial"/>
          <w:color w:val="000000" w:themeColor="text1"/>
          <w:lang w:eastAsia="en-GB"/>
        </w:rPr>
        <w:t>***Insert figure 1 about here please***</w:t>
      </w:r>
    </w:p>
    <w:p w14:paraId="17B11F5B" w14:textId="77777777" w:rsidR="003A17EA" w:rsidRPr="00B2349B" w:rsidRDefault="003A17EA" w:rsidP="00BD6986">
      <w:pPr>
        <w:spacing w:line="480" w:lineRule="auto"/>
        <w:jc w:val="both"/>
        <w:rPr>
          <w:rFonts w:ascii="Arial" w:eastAsia=".SF UI Text" w:hAnsi="Arial" w:cs="Arial"/>
          <w:color w:val="000000" w:themeColor="text1"/>
          <w:lang w:eastAsia="en-GB"/>
        </w:rPr>
      </w:pPr>
    </w:p>
    <w:p w14:paraId="20C3479D" w14:textId="6CC1D9C8" w:rsidR="002C0603" w:rsidRPr="00B2349B" w:rsidRDefault="002C640C" w:rsidP="00BD6986">
      <w:pPr>
        <w:spacing w:line="480" w:lineRule="auto"/>
        <w:jc w:val="both"/>
        <w:rPr>
          <w:rFonts w:ascii="Arial" w:eastAsia=".SF UI Text" w:hAnsi="Arial" w:cs="Arial"/>
          <w:b/>
          <w:color w:val="000000" w:themeColor="text1"/>
          <w:lang w:eastAsia="en-GB"/>
        </w:rPr>
      </w:pPr>
      <w:r w:rsidRPr="00B2349B">
        <w:rPr>
          <w:rFonts w:ascii="Arial" w:eastAsia=".SF UI Text" w:hAnsi="Arial" w:cs="Arial"/>
          <w:b/>
          <w:color w:val="000000" w:themeColor="text1"/>
          <w:lang w:eastAsia="en-GB"/>
        </w:rPr>
        <w:t>Data Analysi</w:t>
      </w:r>
      <w:r w:rsidR="002C0603" w:rsidRPr="00B2349B">
        <w:rPr>
          <w:rFonts w:ascii="Arial" w:eastAsia=".SF UI Text" w:hAnsi="Arial" w:cs="Arial"/>
          <w:b/>
          <w:color w:val="000000" w:themeColor="text1"/>
          <w:lang w:eastAsia="en-GB"/>
        </w:rPr>
        <w:t>s</w:t>
      </w:r>
    </w:p>
    <w:p w14:paraId="6899BDC3" w14:textId="4AF78AB1" w:rsidR="00171CF3" w:rsidRPr="00B2349B" w:rsidRDefault="00171CF3" w:rsidP="00BD6986">
      <w:pPr>
        <w:spacing w:line="480" w:lineRule="auto"/>
        <w:jc w:val="both"/>
        <w:rPr>
          <w:rFonts w:ascii="Arial" w:hAnsi="Arial" w:cs="Arial"/>
          <w:color w:val="000000" w:themeColor="text1"/>
        </w:rPr>
      </w:pPr>
      <w:r w:rsidRPr="00B2349B">
        <w:rPr>
          <w:rFonts w:ascii="Arial" w:hAnsi="Arial" w:cs="Arial"/>
          <w:color w:val="000000" w:themeColor="text1"/>
        </w:rPr>
        <w:t>The start point of the analysis of th</w:t>
      </w:r>
      <w:r w:rsidR="00155F5D" w:rsidRPr="00B2349B">
        <w:rPr>
          <w:rFonts w:ascii="Arial" w:hAnsi="Arial" w:cs="Arial"/>
          <w:color w:val="000000" w:themeColor="text1"/>
        </w:rPr>
        <w:t>e force-time data was standardis</w:t>
      </w:r>
      <w:r w:rsidRPr="00B2349B">
        <w:rPr>
          <w:rFonts w:ascii="Arial" w:hAnsi="Arial" w:cs="Arial"/>
          <w:color w:val="000000" w:themeColor="text1"/>
        </w:rPr>
        <w:t>ed by identifying the start using the methods described by Owen</w:t>
      </w:r>
      <w:r w:rsidR="005B5ADC" w:rsidRPr="00B2349B">
        <w:rPr>
          <w:rFonts w:ascii="Arial" w:hAnsi="Arial" w:cs="Arial"/>
          <w:color w:val="000000" w:themeColor="text1"/>
        </w:rPr>
        <w:t xml:space="preserve">, </w:t>
      </w:r>
      <w:r w:rsidR="00B130AA" w:rsidRPr="00B2349B">
        <w:rPr>
          <w:rFonts w:ascii="Arial" w:hAnsi="Arial" w:cs="Arial"/>
          <w:color w:val="000000" w:themeColor="text1"/>
        </w:rPr>
        <w:t>Watkins, Kilduff</w:t>
      </w:r>
      <w:r w:rsidR="005B5ADC" w:rsidRPr="00B2349B">
        <w:rPr>
          <w:rFonts w:ascii="Arial" w:hAnsi="Arial" w:cs="Arial"/>
          <w:color w:val="000000" w:themeColor="text1"/>
        </w:rPr>
        <w:t xml:space="preserve">, Bevan, </w:t>
      </w:r>
      <w:r w:rsidR="00B130AA" w:rsidRPr="00B2349B">
        <w:rPr>
          <w:rFonts w:ascii="Arial" w:hAnsi="Arial" w:cs="Arial"/>
          <w:color w:val="000000" w:themeColor="text1"/>
        </w:rPr>
        <w:t xml:space="preserve">and </w:t>
      </w:r>
      <w:r w:rsidR="005B5ADC" w:rsidRPr="00B2349B">
        <w:rPr>
          <w:rFonts w:ascii="Arial" w:hAnsi="Arial" w:cs="Arial"/>
          <w:color w:val="000000" w:themeColor="text1"/>
        </w:rPr>
        <w:t xml:space="preserve">Bennett </w:t>
      </w:r>
      <w:r w:rsidR="000E61DA" w:rsidRPr="00B2349B">
        <w:rPr>
          <w:rFonts w:ascii="Arial" w:hAnsi="Arial" w:cs="Arial"/>
          <w:color w:val="000000" w:themeColor="text1"/>
        </w:rPr>
        <w:fldChar w:fldCharType="begin">
          <w:fldData xml:space="preserve">PEVuZE5vdGU+PENpdGUgRXhjbHVkZUF1dGg9IjEiPjxBdXRob3I+T3dlbjwvQXV0aG9yPjxZZWFy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</w:fldData>
        </w:fldChar>
      </w:r>
      <w:r w:rsidR="005A6DF0" w:rsidRPr="00B2349B">
        <w:rPr>
          <w:rFonts w:ascii="Arial" w:hAnsi="Arial" w:cs="Arial"/>
          <w:color w:val="000000" w:themeColor="text1"/>
        </w:rPr>
        <w:instrText xml:space="preserve"> ADDIN EN.CITE </w:instrText>
      </w:r>
      <w:r w:rsidR="005A6DF0" w:rsidRPr="00B2349B">
        <w:rPr>
          <w:rFonts w:ascii="Arial" w:hAnsi="Arial" w:cs="Arial"/>
          <w:color w:val="000000" w:themeColor="text1"/>
        </w:rPr>
        <w:fldChar w:fldCharType="begin">
          <w:fldData xml:space="preserve">PEVuZE5vdGU+PENpdGUgRXhjbHVkZUF1dGg9IjEiPjxBdXRob3I+T3dlbjwvQXV0aG9yPjxZZWFy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</w:fldData>
        </w:fldChar>
      </w:r>
      <w:r w:rsidR="005A6DF0" w:rsidRPr="00B2349B">
        <w:rPr>
          <w:rFonts w:ascii="Arial" w:hAnsi="Arial" w:cs="Arial"/>
          <w:color w:val="000000" w:themeColor="text1"/>
        </w:rPr>
        <w:instrText xml:space="preserve"> ADDIN EN.CITE.DATA </w:instrText>
      </w:r>
      <w:r w:rsidR="005A6DF0" w:rsidRPr="00B2349B">
        <w:rPr>
          <w:rFonts w:ascii="Arial" w:hAnsi="Arial" w:cs="Arial"/>
          <w:color w:val="000000" w:themeColor="text1"/>
        </w:rPr>
      </w:r>
      <w:r w:rsidR="005A6DF0" w:rsidRPr="00B2349B">
        <w:rPr>
          <w:rFonts w:ascii="Arial" w:hAnsi="Arial" w:cs="Arial"/>
          <w:color w:val="000000" w:themeColor="text1"/>
        </w:rPr>
        <w:fldChar w:fldCharType="end"/>
      </w:r>
      <w:r w:rsidR="000E61DA" w:rsidRPr="00B2349B">
        <w:rPr>
          <w:rFonts w:ascii="Arial" w:hAnsi="Arial" w:cs="Arial"/>
          <w:color w:val="000000" w:themeColor="text1"/>
        </w:rPr>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2014)</w:t>
      </w:r>
      <w:r w:rsidR="000E61DA" w:rsidRPr="00B2349B">
        <w:rPr>
          <w:rFonts w:ascii="Arial" w:hAnsi="Arial" w:cs="Arial"/>
          <w:color w:val="000000" w:themeColor="text1"/>
        </w:rPr>
        <w:fldChar w:fldCharType="end"/>
      </w:r>
      <w:r w:rsidR="000E61DA" w:rsidRPr="00B2349B">
        <w:rPr>
          <w:rFonts w:ascii="Arial" w:hAnsi="Arial" w:cs="Arial"/>
          <w:color w:val="000000" w:themeColor="text1"/>
        </w:rPr>
        <w:t xml:space="preserve">. </w:t>
      </w:r>
      <w:r w:rsidRPr="00B2349B">
        <w:rPr>
          <w:rFonts w:ascii="Arial" w:hAnsi="Arial" w:cs="Arial"/>
          <w:color w:val="000000" w:themeColor="text1"/>
        </w:rPr>
        <w:t xml:space="preserve">Briefly, body weight was obtained by averaging 1 s of force-time data as the </w:t>
      </w:r>
      <w:r w:rsidR="00915AD5" w:rsidRPr="00B2349B">
        <w:rPr>
          <w:rFonts w:ascii="Arial" w:hAnsi="Arial" w:cs="Arial"/>
          <w:color w:val="000000" w:themeColor="text1"/>
        </w:rPr>
        <w:t>participants</w:t>
      </w:r>
      <w:r w:rsidRPr="00B2349B">
        <w:rPr>
          <w:rFonts w:ascii="Arial" w:hAnsi="Arial" w:cs="Arial"/>
          <w:color w:val="000000" w:themeColor="text1"/>
        </w:rPr>
        <w:t xml:space="preserve"> stood still while awaiting the word of command to jump</w:t>
      </w:r>
      <w:r w:rsidR="00EB1932" w:rsidRPr="00B2349B">
        <w:rPr>
          <w:rFonts w:ascii="Arial" w:hAnsi="Arial" w:cs="Arial"/>
          <w:color w:val="000000" w:themeColor="text1"/>
        </w:rPr>
        <w:t xml:space="preserve"> (Figure 1, up to ‘a’)</w:t>
      </w:r>
      <w:r w:rsidRPr="00B2349B">
        <w:rPr>
          <w:rFonts w:ascii="Arial" w:hAnsi="Arial" w:cs="Arial"/>
          <w:color w:val="000000" w:themeColor="text1"/>
        </w:rPr>
        <w:t xml:space="preserve">. This was recorded during each trial and the </w:t>
      </w:r>
      <w:r w:rsidR="005A6299" w:rsidRPr="00B2349B">
        <w:rPr>
          <w:rFonts w:ascii="Arial" w:hAnsi="Arial" w:cs="Arial"/>
          <w:color w:val="000000" w:themeColor="text1"/>
        </w:rPr>
        <w:t xml:space="preserve">participant </w:t>
      </w:r>
      <w:r w:rsidRPr="00B2349B">
        <w:rPr>
          <w:rFonts w:ascii="Arial" w:hAnsi="Arial" w:cs="Arial"/>
          <w:color w:val="000000" w:themeColor="text1"/>
        </w:rPr>
        <w:t>was instructed to stand perfectly still. The standard deviation</w:t>
      </w:r>
      <w:r w:rsidR="008373E8" w:rsidRPr="00B2349B">
        <w:rPr>
          <w:rFonts w:ascii="Arial" w:hAnsi="Arial" w:cs="Arial"/>
          <w:color w:val="000000" w:themeColor="text1"/>
        </w:rPr>
        <w:t xml:space="preserve"> (SD)</w:t>
      </w:r>
      <w:r w:rsidRPr="00B2349B">
        <w:rPr>
          <w:rFonts w:ascii="Arial" w:hAnsi="Arial" w:cs="Arial"/>
          <w:color w:val="000000" w:themeColor="text1"/>
        </w:rPr>
        <w:t xml:space="preserve"> of </w:t>
      </w:r>
      <w:r w:rsidR="005A6299" w:rsidRPr="00B2349B">
        <w:rPr>
          <w:rFonts w:ascii="Arial" w:hAnsi="Arial" w:cs="Arial"/>
          <w:color w:val="000000" w:themeColor="text1"/>
        </w:rPr>
        <w:t xml:space="preserve">this force-time data during the </w:t>
      </w:r>
      <w:r w:rsidRPr="00B2349B">
        <w:rPr>
          <w:rFonts w:ascii="Arial" w:hAnsi="Arial" w:cs="Arial"/>
          <w:color w:val="000000" w:themeColor="text1"/>
        </w:rPr>
        <w:t xml:space="preserve">‘quiet standing’ phase was also calculated and the </w:t>
      </w:r>
      <w:r w:rsidR="001E3A2E" w:rsidRPr="00B2349B">
        <w:rPr>
          <w:rFonts w:ascii="Arial" w:hAnsi="Arial" w:cs="Arial"/>
          <w:color w:val="000000" w:themeColor="text1"/>
        </w:rPr>
        <w:t xml:space="preserve">first force value that was either less or greater than </w:t>
      </w:r>
      <w:r w:rsidRPr="00B2349B">
        <w:rPr>
          <w:rFonts w:ascii="Arial" w:hAnsi="Arial" w:cs="Arial"/>
          <w:color w:val="000000" w:themeColor="text1"/>
        </w:rPr>
        <w:t xml:space="preserve">5 </w:t>
      </w:r>
      <w:r w:rsidR="008373E8" w:rsidRPr="00B2349B">
        <w:rPr>
          <w:rFonts w:ascii="Arial" w:hAnsi="Arial" w:cs="Arial"/>
          <w:color w:val="000000" w:themeColor="text1"/>
        </w:rPr>
        <w:t xml:space="preserve">SD </w:t>
      </w:r>
      <w:r w:rsidR="00F372B5" w:rsidRPr="00B2349B">
        <w:rPr>
          <w:rFonts w:ascii="Arial" w:hAnsi="Arial" w:cs="Arial"/>
          <w:color w:val="000000" w:themeColor="text1"/>
        </w:rPr>
        <w:t>represented jump initiation</w:t>
      </w:r>
      <w:r w:rsidR="00EB1932" w:rsidRPr="00B2349B">
        <w:rPr>
          <w:rFonts w:ascii="Arial" w:hAnsi="Arial" w:cs="Arial"/>
          <w:color w:val="000000" w:themeColor="text1"/>
        </w:rPr>
        <w:t xml:space="preserve"> (Figure 1, point ‘b’)</w:t>
      </w:r>
      <w:r w:rsidRPr="00B2349B">
        <w:rPr>
          <w:rFonts w:ascii="Arial" w:hAnsi="Arial" w:cs="Arial"/>
          <w:color w:val="000000" w:themeColor="text1"/>
        </w:rPr>
        <w:t>. The final part of this process was to then go back through the force-time data by 30 ms</w:t>
      </w:r>
      <w:r w:rsidR="00F372B5" w:rsidRPr="00B2349B">
        <w:rPr>
          <w:rFonts w:ascii="Arial" w:hAnsi="Arial" w:cs="Arial"/>
          <w:color w:val="000000" w:themeColor="text1"/>
        </w:rPr>
        <w:t>. This is because</w:t>
      </w:r>
      <w:r w:rsidRPr="00B2349B">
        <w:rPr>
          <w:rFonts w:ascii="Arial" w:hAnsi="Arial" w:cs="Arial"/>
          <w:color w:val="000000" w:themeColor="text1"/>
        </w:rPr>
        <w:t xml:space="preserve"> it has been shown that this positions the start </w:t>
      </w:r>
      <w:r w:rsidR="00F372B5" w:rsidRPr="00B2349B">
        <w:rPr>
          <w:rFonts w:ascii="Arial" w:hAnsi="Arial" w:cs="Arial"/>
          <w:color w:val="000000" w:themeColor="text1"/>
        </w:rPr>
        <w:t xml:space="preserve">of force-time data integration at </w:t>
      </w:r>
      <w:r w:rsidRPr="00B2349B">
        <w:rPr>
          <w:rFonts w:ascii="Arial" w:hAnsi="Arial" w:cs="Arial"/>
          <w:color w:val="000000" w:themeColor="text1"/>
        </w:rPr>
        <w:t xml:space="preserve">a point when the </w:t>
      </w:r>
      <w:r w:rsidR="0042610D" w:rsidRPr="00B2349B">
        <w:rPr>
          <w:rFonts w:ascii="Arial" w:hAnsi="Arial" w:cs="Arial"/>
          <w:color w:val="000000" w:themeColor="text1"/>
        </w:rPr>
        <w:t>participant</w:t>
      </w:r>
      <w:r w:rsidRPr="00B2349B">
        <w:rPr>
          <w:rFonts w:ascii="Arial" w:hAnsi="Arial" w:cs="Arial"/>
          <w:color w:val="000000" w:themeColor="text1"/>
        </w:rPr>
        <w:t xml:space="preserve"> is still motionless so that the assumption of zero velocity is not compromised negatively impacting the calculation of subsequent kinetic and kinematic data</w:t>
      </w:r>
      <w:r w:rsidR="00F372B5" w:rsidRPr="00B2349B">
        <w:rPr>
          <w:rFonts w:ascii="Arial" w:hAnsi="Arial" w:cs="Arial"/>
          <w:color w:val="000000" w:themeColor="text1"/>
        </w:rPr>
        <w:t xml:space="preserve"> (Owen et al., 2014)</w:t>
      </w:r>
      <w:r w:rsidRPr="00B2349B">
        <w:rPr>
          <w:rFonts w:ascii="Arial" w:hAnsi="Arial" w:cs="Arial"/>
          <w:color w:val="000000" w:themeColor="text1"/>
        </w:rPr>
        <w:t>.</w:t>
      </w:r>
      <w:r w:rsidR="008373E8" w:rsidRPr="00B2349B">
        <w:rPr>
          <w:rFonts w:ascii="Arial" w:hAnsi="Arial" w:cs="Arial"/>
          <w:color w:val="000000" w:themeColor="text1"/>
        </w:rPr>
        <w:t xml:space="preserve"> </w:t>
      </w:r>
      <w:r w:rsidR="003E02FF" w:rsidRPr="00B2349B">
        <w:rPr>
          <w:rFonts w:ascii="Arial" w:hAnsi="Arial" w:cs="Arial"/>
          <w:color w:val="000000" w:themeColor="text1"/>
        </w:rPr>
        <w:t xml:space="preserve">Calculation of </w:t>
      </w:r>
      <w:r w:rsidR="00E411C4" w:rsidRPr="00B2349B">
        <w:rPr>
          <w:rFonts w:ascii="Arial" w:hAnsi="Arial" w:cs="Arial"/>
          <w:color w:val="000000" w:themeColor="text1"/>
        </w:rPr>
        <w:t>Co</w:t>
      </w:r>
      <w:r w:rsidR="0015161B" w:rsidRPr="00B2349B">
        <w:rPr>
          <w:rFonts w:ascii="Arial" w:hAnsi="Arial" w:cs="Arial"/>
          <w:color w:val="000000" w:themeColor="text1"/>
        </w:rPr>
        <w:t>G</w:t>
      </w:r>
      <w:r w:rsidR="00E411C4" w:rsidRPr="00B2349B">
        <w:rPr>
          <w:rFonts w:ascii="Arial" w:hAnsi="Arial" w:cs="Arial"/>
          <w:color w:val="000000" w:themeColor="text1"/>
        </w:rPr>
        <w:t xml:space="preserve"> </w:t>
      </w:r>
      <w:r w:rsidR="003E02FF" w:rsidRPr="00B2349B">
        <w:rPr>
          <w:rFonts w:ascii="Arial" w:hAnsi="Arial" w:cs="Arial"/>
          <w:color w:val="000000" w:themeColor="text1"/>
        </w:rPr>
        <w:t xml:space="preserve">velocity started from this point. First, body weight (obtained from quiet standing) was subtracted from force, </w:t>
      </w:r>
      <w:r w:rsidR="00A648A1" w:rsidRPr="00B2349B">
        <w:rPr>
          <w:rFonts w:ascii="Arial" w:hAnsi="Arial" w:cs="Arial"/>
          <w:color w:val="000000" w:themeColor="text1"/>
        </w:rPr>
        <w:t xml:space="preserve">which </w:t>
      </w:r>
      <w:r w:rsidR="003E02FF" w:rsidRPr="00B2349B">
        <w:rPr>
          <w:rFonts w:ascii="Arial" w:hAnsi="Arial" w:cs="Arial"/>
          <w:color w:val="000000" w:themeColor="text1"/>
        </w:rPr>
        <w:t xml:space="preserve">was then divided by body mass to provide </w:t>
      </w:r>
      <w:r w:rsidR="0015161B" w:rsidRPr="00B2349B">
        <w:rPr>
          <w:rFonts w:ascii="Arial" w:hAnsi="Arial" w:cs="Arial"/>
          <w:color w:val="000000" w:themeColor="text1"/>
        </w:rPr>
        <w:t>CoG</w:t>
      </w:r>
      <w:r w:rsidR="003E02FF" w:rsidRPr="00B2349B">
        <w:rPr>
          <w:rFonts w:ascii="Arial" w:hAnsi="Arial" w:cs="Arial"/>
          <w:color w:val="000000" w:themeColor="text1"/>
        </w:rPr>
        <w:t xml:space="preserve"> acceleration. </w:t>
      </w:r>
      <w:r w:rsidR="0015161B" w:rsidRPr="00B2349B">
        <w:rPr>
          <w:rFonts w:ascii="Arial" w:hAnsi="Arial" w:cs="Arial"/>
          <w:color w:val="000000" w:themeColor="text1"/>
        </w:rPr>
        <w:t xml:space="preserve">Then CoG </w:t>
      </w:r>
      <w:r w:rsidR="003E02FF" w:rsidRPr="00B2349B">
        <w:rPr>
          <w:rFonts w:ascii="Arial" w:hAnsi="Arial" w:cs="Arial"/>
          <w:color w:val="000000" w:themeColor="text1"/>
        </w:rPr>
        <w:t xml:space="preserve">acceleration was then integrated with respect to time using the trapezoid rule to provide </w:t>
      </w:r>
      <w:r w:rsidR="0015161B" w:rsidRPr="00B2349B">
        <w:rPr>
          <w:rFonts w:ascii="Arial" w:hAnsi="Arial" w:cs="Arial"/>
          <w:color w:val="000000" w:themeColor="text1"/>
        </w:rPr>
        <w:t xml:space="preserve">CoG </w:t>
      </w:r>
      <w:r w:rsidR="003E02FF" w:rsidRPr="00B2349B">
        <w:rPr>
          <w:rFonts w:ascii="Arial" w:hAnsi="Arial" w:cs="Arial"/>
          <w:color w:val="000000" w:themeColor="text1"/>
        </w:rPr>
        <w:t xml:space="preserve">velocity. </w:t>
      </w:r>
    </w:p>
    <w:p w14:paraId="7286A64E" w14:textId="2D608494" w:rsidR="003E02FF" w:rsidRPr="00B2349B" w:rsidRDefault="00026E87" w:rsidP="00BD6986">
      <w:pPr>
        <w:spacing w:line="480" w:lineRule="auto"/>
        <w:jc w:val="both"/>
        <w:rPr>
          <w:rFonts w:ascii="Arial" w:hAnsi="Arial" w:cs="Arial"/>
          <w:color w:val="000000" w:themeColor="text1"/>
        </w:rPr>
      </w:pPr>
      <w:r w:rsidRPr="00B2349B">
        <w:rPr>
          <w:rFonts w:ascii="Arial" w:hAnsi="Arial" w:cs="Arial"/>
          <w:color w:val="000000" w:themeColor="text1"/>
        </w:rPr>
        <w:t xml:space="preserve">The eccentric braking phase began one sample after the lowest countermovement </w:t>
      </w:r>
      <w:r w:rsidR="0015161B" w:rsidRPr="00B2349B">
        <w:rPr>
          <w:rFonts w:ascii="Arial" w:hAnsi="Arial" w:cs="Arial"/>
          <w:color w:val="000000" w:themeColor="text1"/>
        </w:rPr>
        <w:t>CoG</w:t>
      </w:r>
      <w:r w:rsidRPr="00B2349B">
        <w:rPr>
          <w:rFonts w:ascii="Arial" w:hAnsi="Arial" w:cs="Arial"/>
          <w:color w:val="000000" w:themeColor="text1"/>
        </w:rPr>
        <w:t xml:space="preserve"> velocity occurred </w:t>
      </w:r>
      <w:r w:rsidR="00EB1932" w:rsidRPr="00B2349B">
        <w:rPr>
          <w:rFonts w:ascii="Arial" w:hAnsi="Arial" w:cs="Arial"/>
          <w:color w:val="000000" w:themeColor="text1"/>
        </w:rPr>
        <w:t xml:space="preserve">(Figure 1, point ‘c’) </w:t>
      </w:r>
      <w:r w:rsidRPr="00B2349B">
        <w:rPr>
          <w:rFonts w:ascii="Arial" w:hAnsi="Arial" w:cs="Arial"/>
          <w:color w:val="000000" w:themeColor="text1"/>
        </w:rPr>
        <w:t xml:space="preserve">and ended one sample after the first occurrence of a </w:t>
      </w:r>
      <w:r w:rsidR="0015161B" w:rsidRPr="00B2349B">
        <w:rPr>
          <w:rFonts w:ascii="Arial" w:hAnsi="Arial" w:cs="Arial"/>
          <w:color w:val="000000" w:themeColor="text1"/>
        </w:rPr>
        <w:t>CoG</w:t>
      </w:r>
      <w:r w:rsidRPr="00B2349B">
        <w:rPr>
          <w:rFonts w:ascii="Arial" w:hAnsi="Arial" w:cs="Arial"/>
          <w:color w:val="000000" w:themeColor="text1"/>
        </w:rPr>
        <w:t xml:space="preserve"> velocity of 0 m/s</w:t>
      </w:r>
      <w:r w:rsidR="003464C4" w:rsidRPr="00B2349B">
        <w:rPr>
          <w:rFonts w:ascii="Arial" w:hAnsi="Arial" w:cs="Arial"/>
          <w:color w:val="000000" w:themeColor="text1"/>
        </w:rPr>
        <w:t xml:space="preserve"> (Figure 1, point ‘d’)</w:t>
      </w:r>
      <w:r w:rsidR="003F6B6C" w:rsidRPr="00B2349B">
        <w:rPr>
          <w:rFonts w:ascii="Arial" w:hAnsi="Arial" w:cs="Arial"/>
          <w:color w:val="000000" w:themeColor="text1"/>
        </w:rPr>
        <w:t xml:space="preserve"> </w:t>
      </w:r>
      <w:r w:rsidR="000E61DA" w:rsidRPr="00B2349B">
        <w:rPr>
          <w:rFonts w:ascii="Arial" w:hAnsi="Arial" w:cs="Arial"/>
          <w:color w:val="000000" w:themeColor="text1"/>
        </w:rPr>
        <w:fldChar w:fldCharType="begin"/>
      </w:r>
      <w:r w:rsidR="000E61DA" w:rsidRPr="00B2349B">
        <w:rPr>
          <w:rFonts w:ascii="Arial" w:hAnsi="Arial" w:cs="Arial"/>
          <w:color w:val="000000" w:themeColor="text1"/>
        </w:rPr>
        <w:instrText xml:space="preserve"> ADDIN EN.CITE &lt;EndNote&gt;&lt;Cite&gt;&lt;Author&gt;McMahon&lt;/Author&gt;&lt;Year&gt;2017&lt;/Year&gt;&lt;RecNum&gt;201&lt;/RecNum&gt;&lt;DisplayText&gt;(McMahon, Jones, Suchomel, Lake, &amp;amp; Comfort, 2017)&lt;/DisplayText&gt;&lt;record&gt;&lt;rec-number&gt;201&lt;/rec-number&gt;&lt;foreign-keys&gt;&lt;key app="EN" db-id="ad9we95ai0rzvzez2wpxx2ryrs0awvt2dre5" timestamp="1509627691"&gt;201&lt;/key&gt;&lt;/foreign-keys&gt;&lt;ref-type name="Journal Article"&gt;17&lt;/ref-type&gt;&lt;contributors&gt;&lt;authors&gt;&lt;author&gt;McMahon, J. J.&lt;/author&gt;&lt;author&gt;Jones, P. A.&lt;/author&gt;&lt;author&gt;Suchomel, T. J.&lt;/author&gt;&lt;author&gt;Lake, J.&lt;/author&gt;&lt;author&gt;Comfort, P.&lt;/author&gt;&lt;/authors&gt;&lt;/contributors&gt;&lt;auth-address&gt;1 McMahon, Jones and Comfort are with the Directorate of Sport, Exercise and Physiotherapy, University of Salford, Salford, UK. Suchomel is with the Department of Human Movement Sciences, Carroll University, Waukesha, WI, USA. Lake is with the Chichester Institute of Sport, University of Chichester, Chichester, West Sussex, UK.&lt;/auth-address&gt;&lt;titles&gt;&lt;title&gt;Influence of Reactive Strength Index Modified on Force- and Power-Time Curves&lt;/title&gt;&lt;secondary-title&gt;International Journal of Sports Physiology and Performance&lt;/secondary-title&gt;&lt;alt-title&gt;Int J Sports Physiol Perform&lt;/alt-title&gt;&lt;/titles&gt;&lt;periodical&gt;&lt;full-title&gt;International Journal of Sports Physiology and Performance&lt;/full-title&gt;&lt;abbr-1&gt;International journal of sports physiology and performance&lt;/abbr-1&gt;&lt;/periodical&gt;&lt;alt-periodical&gt;&lt;full-title&gt;Int J Sports Physiol Perform&lt;/full-title&gt;&lt;/alt-periodical&gt;&lt;pages&gt;1-24&lt;/pages&gt;&lt;edition&gt;2017/06/13&lt;/edition&gt;&lt;dates&gt;&lt;year&gt;2017&lt;/year&gt;&lt;/dates&gt;&lt;isbn&gt;1555-0273 (Electronic)&amp;#xD;1555-0265 (Linking)&lt;/isbn&gt;&lt;accession-num&gt;28605214&lt;/accession-num&gt;&lt;urls&gt;&lt;/urls&gt;&lt;electronic-resource-num&gt;10.1123/ijspp.2017-0056&lt;/electronic-resource-num&gt;&lt;remote-database-provider&gt;NLM&lt;/remote-database-provider&gt;&lt;language&gt;eng&lt;/language&gt;&lt;/record&gt;&lt;/Cite&gt;&lt;/EndNote&gt;</w:instrText>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McMahon, Jones, Suchomel, Lake, &amp; Comfort, 2017)</w:t>
      </w:r>
      <w:r w:rsidR="000E61DA" w:rsidRPr="00B2349B">
        <w:rPr>
          <w:rFonts w:ascii="Arial" w:hAnsi="Arial" w:cs="Arial"/>
          <w:color w:val="000000" w:themeColor="text1"/>
        </w:rPr>
        <w:fldChar w:fldCharType="end"/>
      </w:r>
      <w:r w:rsidRPr="00B2349B">
        <w:rPr>
          <w:rFonts w:ascii="Arial" w:hAnsi="Arial" w:cs="Arial"/>
          <w:color w:val="000000" w:themeColor="text1"/>
        </w:rPr>
        <w:t>; one sample after this also marked the beginning of the concentric propulsion phase, which ended at take-off</w:t>
      </w:r>
      <w:r w:rsidR="003464C4" w:rsidRPr="00B2349B">
        <w:rPr>
          <w:rFonts w:ascii="Arial" w:hAnsi="Arial" w:cs="Arial"/>
          <w:color w:val="000000" w:themeColor="text1"/>
        </w:rPr>
        <w:t xml:space="preserve"> (Figure 1, point ‘e’)</w:t>
      </w:r>
      <w:r w:rsidR="000E61DA" w:rsidRPr="00B2349B">
        <w:rPr>
          <w:rFonts w:ascii="Arial" w:hAnsi="Arial" w:cs="Arial"/>
          <w:color w:val="000000" w:themeColor="text1"/>
        </w:rPr>
        <w:t xml:space="preserve"> </w:t>
      </w:r>
      <w:r w:rsidR="000E61DA" w:rsidRPr="00B2349B">
        <w:rPr>
          <w:rFonts w:ascii="Arial" w:hAnsi="Arial" w:cs="Arial"/>
          <w:color w:val="000000" w:themeColor="text1"/>
        </w:rPr>
        <w:fldChar w:fldCharType="begin"/>
      </w:r>
      <w:r w:rsidR="000E61DA" w:rsidRPr="00B2349B">
        <w:rPr>
          <w:rFonts w:ascii="Arial" w:hAnsi="Arial" w:cs="Arial"/>
          <w:color w:val="000000" w:themeColor="text1"/>
        </w:rPr>
        <w:instrText xml:space="preserve"> ADDIN EN.CITE &lt;EndNote&gt;&lt;Cite&gt;&lt;Author&gt;McMahon&lt;/Author&gt;&lt;Year&gt;2017&lt;/Year&gt;&lt;RecNum&gt;201&lt;/RecNum&gt;&lt;DisplayText&gt;(McMahon et al., 2017)&lt;/DisplayText&gt;&lt;record&gt;&lt;rec-number&gt;201&lt;/rec-number&gt;&lt;foreign-keys&gt;&lt;key app="EN" db-id="ad9we95ai0rzvzez2wpxx2ryrs0awvt2dre5" timestamp="1509627691"&gt;201&lt;/key&gt;&lt;/foreign-keys&gt;&lt;ref-type name="Journal Article"&gt;17&lt;/ref-type&gt;&lt;contributors&gt;&lt;authors&gt;&lt;author&gt;McMahon, J. J.&lt;/author&gt;&lt;author&gt;Jones, P. A.&lt;/author&gt;&lt;author&gt;Suchomel, T. J.&lt;/author&gt;&lt;author&gt;Lake, J.&lt;/author&gt;&lt;author&gt;Comfort, P.&lt;/author&gt;&lt;/authors&gt;&lt;/contributors&gt;&lt;auth-address&gt;1 McMahon, Jones and Comfort are with the Directorate of Sport, Exercise and Physiotherapy, University of Salford, Salford, UK. Suchomel is with the Department of Human Movement Sciences, Carroll University, Waukesha, WI, USA. Lake is with the Chichester Institute of Sport, University of Chichester, Chichester, West Sussex, UK.&lt;/auth-address&gt;&lt;titles&gt;&lt;title&gt;Influence of Reactive Strength Index Modified on Force- and Power-Time Curves&lt;/title&gt;&lt;secondary-title&gt;International Journal of Sports Physiology and Performance&lt;/secondary-title&gt;&lt;alt-title&gt;Int J Sports Physiol Perform&lt;/alt-title&gt;&lt;/titles&gt;&lt;periodical&gt;&lt;full-title&gt;International Journal of Sports Physiology and Performance&lt;/full-title&gt;&lt;abbr-1&gt;International journal of sports physiology and performance&lt;/abbr-1&gt;&lt;/periodical&gt;&lt;alt-periodical&gt;&lt;full-title&gt;Int J Sports Physiol Perform&lt;/full-title&gt;&lt;/alt-periodical&gt;&lt;pages&gt;1-24&lt;/pages&gt;&lt;edition&gt;2017/06/13&lt;/edition&gt;&lt;dates&gt;&lt;year&gt;2017&lt;/year&gt;&lt;/dates&gt;&lt;isbn&gt;1555-0273 (Electronic)&amp;#xD;1555-0265 (Linking)&lt;/isbn&gt;&lt;accession-num&gt;28605214&lt;/accession-num&gt;&lt;urls&gt;&lt;/urls&gt;&lt;electronic-resource-num&gt;10.1123/ijspp.2017-0056&lt;/electronic-resource-num&gt;&lt;remote-database-provider&gt;NLM&lt;/remote-database-provider&gt;&lt;language&gt;eng&lt;/language&gt;&lt;/record&gt;&lt;/Cite&gt;&lt;/EndNote&gt;</w:instrText>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McMahon et al., 2017)</w:t>
      </w:r>
      <w:r w:rsidR="000E61DA" w:rsidRPr="00B2349B">
        <w:rPr>
          <w:rFonts w:ascii="Arial" w:hAnsi="Arial" w:cs="Arial"/>
          <w:color w:val="000000" w:themeColor="text1"/>
        </w:rPr>
        <w:fldChar w:fldCharType="end"/>
      </w:r>
      <w:r w:rsidR="00B130AA" w:rsidRPr="00B2349B">
        <w:rPr>
          <w:rFonts w:ascii="Arial" w:hAnsi="Arial" w:cs="Arial"/>
          <w:color w:val="000000" w:themeColor="text1"/>
        </w:rPr>
        <w:t>.</w:t>
      </w:r>
    </w:p>
    <w:p w14:paraId="5106EC69" w14:textId="2DA30E10" w:rsidR="003E02FF" w:rsidRPr="00B2349B" w:rsidRDefault="00171CF3" w:rsidP="00BD6986">
      <w:pPr>
        <w:spacing w:line="480" w:lineRule="auto"/>
        <w:jc w:val="both"/>
        <w:rPr>
          <w:rFonts w:ascii="Arial" w:hAnsi="Arial" w:cs="Arial"/>
          <w:color w:val="000000" w:themeColor="text1"/>
        </w:rPr>
      </w:pPr>
      <w:r w:rsidRPr="00B2349B">
        <w:rPr>
          <w:rFonts w:ascii="Arial" w:hAnsi="Arial" w:cs="Arial"/>
          <w:color w:val="000000" w:themeColor="text1"/>
        </w:rPr>
        <w:lastRenderedPageBreak/>
        <w:t xml:space="preserve">Take-off was </w:t>
      </w:r>
      <w:r w:rsidR="00E411C4" w:rsidRPr="00B2349B">
        <w:rPr>
          <w:rFonts w:ascii="Arial" w:hAnsi="Arial" w:cs="Arial"/>
          <w:color w:val="000000" w:themeColor="text1"/>
        </w:rPr>
        <w:t>determined</w:t>
      </w:r>
      <w:r w:rsidRPr="00B2349B">
        <w:rPr>
          <w:rFonts w:ascii="Arial" w:hAnsi="Arial" w:cs="Arial"/>
          <w:color w:val="000000" w:themeColor="text1"/>
        </w:rPr>
        <w:t xml:space="preserve"> in </w:t>
      </w:r>
      <w:r w:rsidR="008373E8" w:rsidRPr="00B2349B">
        <w:rPr>
          <w:rFonts w:ascii="Arial" w:hAnsi="Arial" w:cs="Arial"/>
          <w:color w:val="000000" w:themeColor="text1"/>
        </w:rPr>
        <w:t>three</w:t>
      </w:r>
      <w:r w:rsidR="00200D82" w:rsidRPr="00B2349B">
        <w:rPr>
          <w:rFonts w:ascii="Arial" w:hAnsi="Arial" w:cs="Arial"/>
          <w:color w:val="000000" w:themeColor="text1"/>
        </w:rPr>
        <w:t xml:space="preserve"> </w:t>
      </w:r>
      <w:r w:rsidRPr="00B2349B">
        <w:rPr>
          <w:rFonts w:ascii="Arial" w:hAnsi="Arial" w:cs="Arial"/>
          <w:color w:val="000000" w:themeColor="text1"/>
        </w:rPr>
        <w:t>stages</w:t>
      </w:r>
      <w:r w:rsidR="008373E8" w:rsidRPr="00B2349B">
        <w:rPr>
          <w:rFonts w:ascii="Arial" w:hAnsi="Arial" w:cs="Arial"/>
          <w:color w:val="000000" w:themeColor="text1"/>
        </w:rPr>
        <w:t xml:space="preserve"> (see </w:t>
      </w:r>
      <w:r w:rsidR="00A648A1" w:rsidRPr="00B2349B">
        <w:rPr>
          <w:rFonts w:ascii="Arial" w:hAnsi="Arial" w:cs="Arial"/>
          <w:color w:val="000000" w:themeColor="text1"/>
        </w:rPr>
        <w:t xml:space="preserve">Figure </w:t>
      </w:r>
      <w:r w:rsidR="008373E8" w:rsidRPr="00B2349B">
        <w:rPr>
          <w:rFonts w:ascii="Arial" w:hAnsi="Arial" w:cs="Arial"/>
          <w:color w:val="000000" w:themeColor="text1"/>
        </w:rPr>
        <w:t>1)</w:t>
      </w:r>
      <w:r w:rsidRPr="00B2349B">
        <w:rPr>
          <w:rFonts w:ascii="Arial" w:hAnsi="Arial" w:cs="Arial"/>
          <w:color w:val="000000" w:themeColor="text1"/>
        </w:rPr>
        <w:t xml:space="preserve">. </w:t>
      </w:r>
      <w:r w:rsidR="003E02FF" w:rsidRPr="00B2349B">
        <w:rPr>
          <w:rFonts w:ascii="Arial" w:hAnsi="Arial" w:cs="Arial"/>
          <w:color w:val="000000" w:themeColor="text1"/>
        </w:rPr>
        <w:t xml:space="preserve">First, the first force value less than 10 N </w:t>
      </w:r>
      <w:r w:rsidR="00405E25" w:rsidRPr="00B2349B">
        <w:rPr>
          <w:rFonts w:ascii="Arial" w:hAnsi="Arial" w:cs="Arial"/>
          <w:color w:val="000000" w:themeColor="text1"/>
        </w:rPr>
        <w:t xml:space="preserve">(Figure 1, </w:t>
      </w:r>
      <w:r w:rsidR="0042610D" w:rsidRPr="00B2349B">
        <w:rPr>
          <w:rFonts w:ascii="Arial" w:hAnsi="Arial" w:cs="Arial"/>
          <w:color w:val="000000" w:themeColor="text1"/>
        </w:rPr>
        <w:t xml:space="preserve">around </w:t>
      </w:r>
      <w:r w:rsidR="00405E25" w:rsidRPr="00B2349B">
        <w:rPr>
          <w:rFonts w:ascii="Arial" w:hAnsi="Arial" w:cs="Arial"/>
          <w:color w:val="000000" w:themeColor="text1"/>
        </w:rPr>
        <w:t xml:space="preserve">point ‘e’) </w:t>
      </w:r>
      <w:r w:rsidR="003E02FF" w:rsidRPr="00B2349B">
        <w:rPr>
          <w:rFonts w:ascii="Arial" w:hAnsi="Arial" w:cs="Arial"/>
          <w:color w:val="000000" w:themeColor="text1"/>
        </w:rPr>
        <w:t xml:space="preserve">and the next force value greater than 10 N </w:t>
      </w:r>
      <w:r w:rsidR="00405E25" w:rsidRPr="00B2349B">
        <w:rPr>
          <w:rFonts w:ascii="Arial" w:hAnsi="Arial" w:cs="Arial"/>
          <w:color w:val="000000" w:themeColor="text1"/>
        </w:rPr>
        <w:t xml:space="preserve">(Figure 1, </w:t>
      </w:r>
      <w:r w:rsidR="0042610D" w:rsidRPr="00B2349B">
        <w:rPr>
          <w:rFonts w:ascii="Arial" w:hAnsi="Arial" w:cs="Arial"/>
          <w:color w:val="000000" w:themeColor="text1"/>
        </w:rPr>
        <w:t xml:space="preserve">after </w:t>
      </w:r>
      <w:r w:rsidR="00405E25" w:rsidRPr="00B2349B">
        <w:rPr>
          <w:rFonts w:ascii="Arial" w:hAnsi="Arial" w:cs="Arial"/>
          <w:color w:val="000000" w:themeColor="text1"/>
        </w:rPr>
        <w:t xml:space="preserve">point ‘e’) </w:t>
      </w:r>
      <w:r w:rsidR="003E02FF" w:rsidRPr="00B2349B">
        <w:rPr>
          <w:rFonts w:ascii="Arial" w:hAnsi="Arial" w:cs="Arial"/>
          <w:color w:val="000000" w:themeColor="text1"/>
        </w:rPr>
        <w:t xml:space="preserve">were identified; second, points 30 ms after and before these points, respectively were identified to identify the </w:t>
      </w:r>
      <w:r w:rsidR="00A24C45" w:rsidRPr="00B2349B">
        <w:rPr>
          <w:rFonts w:ascii="Arial" w:hAnsi="Arial" w:cs="Arial"/>
          <w:color w:val="000000" w:themeColor="text1"/>
        </w:rPr>
        <w:t>centre</w:t>
      </w:r>
      <w:r w:rsidR="003E02FF" w:rsidRPr="00B2349B">
        <w:rPr>
          <w:rFonts w:ascii="Arial" w:hAnsi="Arial" w:cs="Arial"/>
          <w:color w:val="000000" w:themeColor="text1"/>
        </w:rPr>
        <w:t xml:space="preserve"> ‘flight phase’ array; third, mean and SD ‘flight phase’ force was calculated, and mean ‘flight phase’ force plus 5 SD was used to identify take-off</w:t>
      </w:r>
      <w:r w:rsidRPr="00B2349B">
        <w:rPr>
          <w:rFonts w:ascii="Arial" w:hAnsi="Arial" w:cs="Arial"/>
          <w:color w:val="000000" w:themeColor="text1"/>
        </w:rPr>
        <w:t xml:space="preserve">. </w:t>
      </w:r>
    </w:p>
    <w:p w14:paraId="04B69BAF" w14:textId="77777777" w:rsidR="003E02FF" w:rsidRPr="00B2349B" w:rsidRDefault="003E02FF" w:rsidP="00BD6986">
      <w:pPr>
        <w:spacing w:line="480" w:lineRule="auto"/>
        <w:jc w:val="both"/>
        <w:rPr>
          <w:rFonts w:ascii="Arial" w:hAnsi="Arial" w:cs="Arial"/>
          <w:color w:val="000000" w:themeColor="text1"/>
        </w:rPr>
      </w:pPr>
    </w:p>
    <w:p w14:paraId="0828EDE7" w14:textId="6D993153" w:rsidR="00171CF3" w:rsidRPr="00B2349B" w:rsidRDefault="005B5ADC" w:rsidP="00BD6986">
      <w:pPr>
        <w:spacing w:line="480" w:lineRule="auto"/>
        <w:jc w:val="both"/>
        <w:rPr>
          <w:rFonts w:ascii="Arial" w:eastAsia=".SF UI Text" w:hAnsi="Arial" w:cs="Arial"/>
          <w:b/>
          <w:color w:val="000000" w:themeColor="text1"/>
          <w:lang w:eastAsia="en-GB"/>
        </w:rPr>
      </w:pPr>
      <w:r w:rsidRPr="00B2349B">
        <w:rPr>
          <w:rFonts w:ascii="Arial" w:eastAsia=".SFUIText" w:hAnsi="Arial" w:cs="Arial"/>
          <w:b/>
          <w:color w:val="000000" w:themeColor="text1"/>
          <w:lang w:eastAsia="en-GB"/>
        </w:rPr>
        <w:t>Statistical Analysi</w:t>
      </w:r>
      <w:r w:rsidR="00171CF3" w:rsidRPr="00B2349B">
        <w:rPr>
          <w:rFonts w:ascii="Arial" w:eastAsia=".SFUIText" w:hAnsi="Arial" w:cs="Arial"/>
          <w:b/>
          <w:color w:val="000000" w:themeColor="text1"/>
          <w:lang w:eastAsia="en-GB"/>
        </w:rPr>
        <w:t>s</w:t>
      </w:r>
    </w:p>
    <w:p w14:paraId="795225F0" w14:textId="25AD9128" w:rsidR="002111C1" w:rsidRPr="00B2349B" w:rsidRDefault="002111C1" w:rsidP="00BD6986">
      <w:pPr>
        <w:spacing w:line="480" w:lineRule="auto"/>
        <w:jc w:val="both"/>
        <w:rPr>
          <w:rFonts w:ascii="Arial" w:eastAsia=".SFUIText" w:hAnsi="Arial" w:cs="Arial"/>
          <w:color w:val="000000" w:themeColor="text1"/>
          <w:lang w:eastAsia="en-GB"/>
        </w:rPr>
      </w:pPr>
      <w:r w:rsidRPr="00B2349B">
        <w:rPr>
          <w:rFonts w:ascii="Arial" w:hAnsi="Arial" w:cs="Arial"/>
          <w:color w:val="000000" w:themeColor="text1"/>
        </w:rPr>
        <w:t xml:space="preserve">Asymmetry was quantified using two methods: </w:t>
      </w:r>
      <w:r w:rsidR="00691549" w:rsidRPr="00B2349B">
        <w:rPr>
          <w:rFonts w:ascii="Arial" w:hAnsi="Arial" w:cs="Arial"/>
          <w:color w:val="000000" w:themeColor="text1"/>
        </w:rPr>
        <w:t>peak and mean force</w:t>
      </w:r>
      <w:r w:rsidRPr="00B2349B">
        <w:rPr>
          <w:rFonts w:ascii="Arial" w:hAnsi="Arial" w:cs="Arial"/>
          <w:color w:val="000000" w:themeColor="text1"/>
        </w:rPr>
        <w:t>. Left and right side peak forces were identified as the highest forces applied by each side respectively during the eccentric braking phase and the concentric propulsion phase</w:t>
      </w:r>
      <w:r w:rsidR="00A648A1" w:rsidRPr="00B2349B">
        <w:rPr>
          <w:rFonts w:ascii="Arial" w:hAnsi="Arial" w:cs="Arial"/>
          <w:color w:val="000000" w:themeColor="text1"/>
        </w:rPr>
        <w:t xml:space="preserve"> of each CMJ</w:t>
      </w:r>
      <w:r w:rsidRPr="00B2349B">
        <w:rPr>
          <w:rFonts w:ascii="Arial" w:hAnsi="Arial" w:cs="Arial"/>
          <w:color w:val="000000" w:themeColor="text1"/>
        </w:rPr>
        <w:t xml:space="preserve">. Left and right side mean forces were then obtained by averaging left and right side force over the eccentric braking phase and concentric propulsion phase. </w:t>
      </w:r>
      <w:r w:rsidRPr="00B2349B">
        <w:rPr>
          <w:rFonts w:ascii="Arial" w:eastAsia=".SFUIText" w:hAnsi="Arial" w:cs="Arial"/>
          <w:color w:val="000000" w:themeColor="text1"/>
          <w:lang w:eastAsia="en-GB"/>
        </w:rPr>
        <w:t xml:space="preserve">The dominant side was identified as the side with the largest peak and mean force respectively on a phase-by-phase basis. </w:t>
      </w:r>
      <w:r w:rsidR="00B82978" w:rsidRPr="00B2349B">
        <w:rPr>
          <w:rFonts w:ascii="Arial" w:eastAsia=".SFUIText" w:hAnsi="Arial" w:cs="Arial"/>
          <w:color w:val="000000" w:themeColor="text1"/>
          <w:lang w:eastAsia="en-GB"/>
        </w:rPr>
        <w:t xml:space="preserve">To assess </w:t>
      </w:r>
      <w:r w:rsidR="00A374E0" w:rsidRPr="00B2349B">
        <w:rPr>
          <w:rFonts w:ascii="Arial" w:eastAsia=".SFUIText" w:hAnsi="Arial" w:cs="Arial"/>
          <w:color w:val="000000" w:themeColor="text1"/>
          <w:lang w:eastAsia="en-GB"/>
        </w:rPr>
        <w:t xml:space="preserve">agreement between the </w:t>
      </w:r>
      <w:r w:rsidR="00691549" w:rsidRPr="00B2349B">
        <w:rPr>
          <w:rFonts w:ascii="Arial" w:eastAsia=".SFUIText" w:hAnsi="Arial" w:cs="Arial"/>
          <w:color w:val="000000" w:themeColor="text1"/>
          <w:lang w:eastAsia="en-GB"/>
        </w:rPr>
        <w:t>peak and mean force</w:t>
      </w:r>
      <w:r w:rsidR="00A374E0" w:rsidRPr="00B2349B">
        <w:rPr>
          <w:rFonts w:ascii="Arial" w:eastAsia=".SFUIText" w:hAnsi="Arial" w:cs="Arial"/>
          <w:color w:val="000000" w:themeColor="text1"/>
          <w:lang w:eastAsia="en-GB"/>
        </w:rPr>
        <w:t xml:space="preserve"> methods of assessing asymmetry</w:t>
      </w:r>
      <w:r w:rsidR="00A648A1" w:rsidRPr="00B2349B">
        <w:rPr>
          <w:rFonts w:ascii="Arial" w:eastAsia=".SFUIText" w:hAnsi="Arial" w:cs="Arial"/>
          <w:color w:val="000000" w:themeColor="text1"/>
          <w:lang w:eastAsia="en-GB"/>
        </w:rPr>
        <w:t>,</w:t>
      </w:r>
      <w:r w:rsidR="00A374E0" w:rsidRPr="00B2349B">
        <w:rPr>
          <w:rFonts w:ascii="Arial" w:eastAsia=".SFUIText" w:hAnsi="Arial" w:cs="Arial"/>
          <w:color w:val="000000" w:themeColor="text1"/>
          <w:lang w:eastAsia="en-GB"/>
        </w:rPr>
        <w:t xml:space="preserve"> </w:t>
      </w:r>
      <w:r w:rsidRPr="00B2349B">
        <w:rPr>
          <w:rFonts w:ascii="Arial" w:eastAsia=".SFUIText" w:hAnsi="Arial" w:cs="Arial"/>
          <w:color w:val="000000" w:themeColor="text1"/>
          <w:lang w:eastAsia="en-GB"/>
        </w:rPr>
        <w:t>t</w:t>
      </w:r>
      <w:r w:rsidR="00A374E0" w:rsidRPr="00B2349B">
        <w:rPr>
          <w:rFonts w:ascii="Arial" w:eastAsia=".SFUIText" w:hAnsi="Arial" w:cs="Arial"/>
          <w:color w:val="000000" w:themeColor="text1"/>
          <w:lang w:eastAsia="en-GB"/>
        </w:rPr>
        <w:t xml:space="preserve">hese data were </w:t>
      </w:r>
      <w:r w:rsidR="00D427C6" w:rsidRPr="00B2349B">
        <w:rPr>
          <w:rFonts w:ascii="Arial" w:eastAsia=".SFUIText" w:hAnsi="Arial" w:cs="Arial"/>
          <w:color w:val="000000" w:themeColor="text1"/>
          <w:lang w:eastAsia="en-GB"/>
        </w:rPr>
        <w:t xml:space="preserve">first </w:t>
      </w:r>
      <w:r w:rsidR="00A374E0" w:rsidRPr="00B2349B">
        <w:rPr>
          <w:rFonts w:ascii="Arial" w:eastAsia=".SFUIText" w:hAnsi="Arial" w:cs="Arial"/>
          <w:color w:val="000000" w:themeColor="text1"/>
          <w:lang w:eastAsia="en-GB"/>
        </w:rPr>
        <w:t xml:space="preserve">coded on a </w:t>
      </w:r>
      <w:r w:rsidR="00BF19E6" w:rsidRPr="00B2349B">
        <w:rPr>
          <w:rFonts w:ascii="Arial" w:eastAsia=".SFUIText" w:hAnsi="Arial" w:cs="Arial"/>
          <w:color w:val="000000" w:themeColor="text1"/>
          <w:lang w:eastAsia="en-GB"/>
        </w:rPr>
        <w:t>participant</w:t>
      </w:r>
      <w:r w:rsidR="00A374E0" w:rsidRPr="00B2349B">
        <w:rPr>
          <w:rFonts w:ascii="Arial" w:eastAsia=".SFUIText" w:hAnsi="Arial" w:cs="Arial"/>
          <w:color w:val="000000" w:themeColor="text1"/>
          <w:lang w:eastAsia="en-GB"/>
        </w:rPr>
        <w:t>-by-</w:t>
      </w:r>
      <w:r w:rsidR="00BF19E6" w:rsidRPr="00B2349B">
        <w:rPr>
          <w:rFonts w:ascii="Arial" w:eastAsia=".SFUIText" w:hAnsi="Arial" w:cs="Arial"/>
          <w:color w:val="000000" w:themeColor="text1"/>
          <w:lang w:eastAsia="en-GB"/>
        </w:rPr>
        <w:t xml:space="preserve">participant </w:t>
      </w:r>
      <w:r w:rsidR="00A374E0" w:rsidRPr="00B2349B">
        <w:rPr>
          <w:rFonts w:ascii="Arial" w:eastAsia=".SFUIText" w:hAnsi="Arial" w:cs="Arial"/>
          <w:color w:val="000000" w:themeColor="text1"/>
          <w:lang w:eastAsia="en-GB"/>
        </w:rPr>
        <w:t xml:space="preserve">basis. Where the side that was </w:t>
      </w:r>
      <w:r w:rsidR="00520666" w:rsidRPr="00B2349B">
        <w:rPr>
          <w:rFonts w:ascii="Arial" w:eastAsia=".SFUIText" w:hAnsi="Arial" w:cs="Arial"/>
          <w:color w:val="000000" w:themeColor="text1"/>
          <w:lang w:eastAsia="en-GB"/>
        </w:rPr>
        <w:t>favoured</w:t>
      </w:r>
      <w:r w:rsidR="00A374E0" w:rsidRPr="00B2349B">
        <w:rPr>
          <w:rFonts w:ascii="Arial" w:eastAsia=".SFUIText" w:hAnsi="Arial" w:cs="Arial"/>
          <w:color w:val="000000" w:themeColor="text1"/>
          <w:lang w:eastAsia="en-GB"/>
        </w:rPr>
        <w:t xml:space="preserve"> agreed across the peak and mean force methods a ‘1’ was assigned; where they disagreed a ‘0’ was assigned. </w:t>
      </w:r>
      <w:r w:rsidRPr="00B2349B">
        <w:rPr>
          <w:rFonts w:ascii="Arial" w:eastAsia=".SFUIText" w:hAnsi="Arial" w:cs="Arial"/>
          <w:color w:val="000000" w:themeColor="text1"/>
          <w:lang w:eastAsia="en-GB"/>
        </w:rPr>
        <w:t>The p</w:t>
      </w:r>
      <w:r w:rsidR="00171CF3" w:rsidRPr="00B2349B">
        <w:rPr>
          <w:rFonts w:ascii="Arial" w:eastAsia=".SFUIText" w:hAnsi="Arial" w:cs="Arial"/>
          <w:color w:val="000000" w:themeColor="text1"/>
          <w:lang w:eastAsia="en-GB"/>
        </w:rPr>
        <w:t xml:space="preserve">ercentage agreement </w:t>
      </w:r>
      <w:r w:rsidR="00B05736" w:rsidRPr="00B2349B">
        <w:rPr>
          <w:rFonts w:ascii="Arial" w:eastAsia=".SFUIText" w:hAnsi="Arial" w:cs="Arial"/>
          <w:color w:val="000000" w:themeColor="text1"/>
          <w:lang w:eastAsia="en-GB"/>
        </w:rPr>
        <w:t>between the peak and mean force methods of assessing asymmetry were calculated. However, a certain amount of this agreement is likely to have occurred by chance. Therefore</w:t>
      </w:r>
      <w:r w:rsidR="00520666" w:rsidRPr="00B2349B">
        <w:rPr>
          <w:rFonts w:ascii="Arial" w:eastAsia=".SFUIText" w:hAnsi="Arial" w:cs="Arial"/>
          <w:color w:val="000000" w:themeColor="text1"/>
          <w:lang w:eastAsia="en-GB"/>
        </w:rPr>
        <w:t>,</w:t>
      </w:r>
      <w:r w:rsidR="00B05736" w:rsidRPr="00B2349B">
        <w:rPr>
          <w:rFonts w:ascii="Arial" w:eastAsia=".SFUIText" w:hAnsi="Arial" w:cs="Arial"/>
          <w:color w:val="000000" w:themeColor="text1"/>
          <w:lang w:eastAsia="en-GB"/>
        </w:rPr>
        <w:t xml:space="preserve"> the </w:t>
      </w:r>
      <w:r w:rsidR="00D427C6" w:rsidRPr="00B2349B">
        <w:rPr>
          <w:rFonts w:ascii="Arial" w:eastAsia=".SFUIText" w:hAnsi="Arial" w:cs="Arial"/>
          <w:color w:val="000000" w:themeColor="text1"/>
          <w:lang w:eastAsia="en-GB"/>
        </w:rPr>
        <w:t>kappa coefficient</w:t>
      </w:r>
      <w:r w:rsidR="00EE0868" w:rsidRPr="00B2349B">
        <w:rPr>
          <w:rFonts w:ascii="Arial" w:eastAsia=".SFUIText" w:hAnsi="Arial" w:cs="Arial"/>
          <w:color w:val="000000" w:themeColor="text1"/>
          <w:lang w:eastAsia="en-GB"/>
        </w:rPr>
        <w:t xml:space="preserve">, and its 95% confidence </w:t>
      </w:r>
      <w:r w:rsidR="009A316A" w:rsidRPr="00B2349B">
        <w:rPr>
          <w:rFonts w:ascii="Arial" w:eastAsia=".SFUIText" w:hAnsi="Arial" w:cs="Arial"/>
          <w:color w:val="000000" w:themeColor="text1"/>
          <w:lang w:eastAsia="en-GB"/>
        </w:rPr>
        <w:t>limits</w:t>
      </w:r>
      <w:r w:rsidR="00EE0868" w:rsidRPr="00B2349B">
        <w:rPr>
          <w:rFonts w:ascii="Arial" w:eastAsia=".SFUIText" w:hAnsi="Arial" w:cs="Arial"/>
          <w:color w:val="000000" w:themeColor="text1"/>
          <w:lang w:eastAsia="en-GB"/>
        </w:rPr>
        <w:t>, were</w:t>
      </w:r>
      <w:r w:rsidRPr="00B2349B">
        <w:rPr>
          <w:rFonts w:ascii="Arial" w:eastAsia=".SFUIText" w:hAnsi="Arial" w:cs="Arial"/>
          <w:color w:val="000000" w:themeColor="text1"/>
          <w:lang w:eastAsia="en-GB"/>
        </w:rPr>
        <w:t xml:space="preserve"> then calculated</w:t>
      </w:r>
      <w:r w:rsidR="00D427C6" w:rsidRPr="00B2349B">
        <w:rPr>
          <w:rFonts w:ascii="Arial" w:eastAsia=".SFUIText" w:hAnsi="Arial" w:cs="Arial"/>
          <w:color w:val="000000" w:themeColor="text1"/>
          <w:lang w:eastAsia="en-GB"/>
        </w:rPr>
        <w:t xml:space="preserve"> </w:t>
      </w:r>
      <w:r w:rsidR="00AF19C2" w:rsidRPr="00B2349B">
        <w:rPr>
          <w:rFonts w:ascii="Arial" w:eastAsia=".SFUIText" w:hAnsi="Arial" w:cs="Arial"/>
          <w:color w:val="000000" w:themeColor="text1"/>
          <w:lang w:eastAsia="en-GB"/>
        </w:rPr>
        <w:t xml:space="preserve">in a spreadsheet </w:t>
      </w:r>
      <w:r w:rsidR="00D427C6" w:rsidRPr="00B2349B">
        <w:rPr>
          <w:rFonts w:ascii="Arial" w:eastAsia=".SFUIText" w:hAnsi="Arial" w:cs="Arial"/>
          <w:color w:val="000000" w:themeColor="text1"/>
          <w:lang w:eastAsia="en-GB"/>
        </w:rPr>
        <w:t>using methods published in the literature</w:t>
      </w:r>
      <w:r w:rsidR="000E61DA" w:rsidRPr="00B2349B">
        <w:rPr>
          <w:rFonts w:ascii="Arial" w:eastAsia=".SFUIText" w:hAnsi="Arial" w:cs="Arial"/>
          <w:color w:val="000000" w:themeColor="text1"/>
          <w:lang w:eastAsia="en-GB"/>
        </w:rPr>
        <w:t xml:space="preserve"> </w:t>
      </w:r>
      <w:r w:rsidR="000E61DA" w:rsidRPr="00B2349B">
        <w:rPr>
          <w:rFonts w:ascii="Arial" w:eastAsia=".SFUIText" w:hAnsi="Arial" w:cs="Arial"/>
          <w:color w:val="000000" w:themeColor="text1"/>
          <w:lang w:eastAsia="en-GB"/>
        </w:rPr>
        <w:fldChar w:fldCharType="begin">
          <w:fldData xml:space="preserve">PEVuZE5vdGU+PENpdGU+PEF1dGhvcj5Db2hlbjwvQXV0aG9yPjxZZWFyPjE5NjA8L1llYXI+PFJl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</w:fldData>
        </w:fldChar>
      </w:r>
      <w:r w:rsidR="000E61DA" w:rsidRPr="00B2349B">
        <w:rPr>
          <w:rFonts w:ascii="Arial" w:eastAsia=".SFUIText" w:hAnsi="Arial" w:cs="Arial"/>
          <w:color w:val="000000" w:themeColor="text1"/>
          <w:lang w:eastAsia="en-GB"/>
        </w:rPr>
        <w:instrText xml:space="preserve"> ADDIN EN.CITE </w:instrText>
      </w:r>
      <w:r w:rsidR="000E61DA" w:rsidRPr="00B2349B">
        <w:rPr>
          <w:rFonts w:ascii="Arial" w:eastAsia=".SFUIText" w:hAnsi="Arial" w:cs="Arial"/>
          <w:color w:val="000000" w:themeColor="text1"/>
          <w:lang w:eastAsia="en-GB"/>
        </w:rPr>
        <w:fldChar w:fldCharType="begin">
          <w:fldData xml:space="preserve">PEVuZE5vdGU+PENpdGU+PEF1dGhvcj5Db2hlbjwvQXV0aG9yPjxZZWFyPjE5NjA8L1llYXI+PFJl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</w:fldData>
        </w:fldChar>
      </w:r>
      <w:r w:rsidR="000E61DA" w:rsidRPr="00B2349B">
        <w:rPr>
          <w:rFonts w:ascii="Arial" w:eastAsia=".SFUIText" w:hAnsi="Arial" w:cs="Arial"/>
          <w:color w:val="000000" w:themeColor="text1"/>
          <w:lang w:eastAsia="en-GB"/>
        </w:rPr>
        <w:instrText xml:space="preserve"> ADDIN EN.CITE.DATA </w:instrText>
      </w:r>
      <w:r w:rsidR="000E61DA" w:rsidRPr="00B2349B">
        <w:rPr>
          <w:rFonts w:ascii="Arial" w:eastAsia=".SFUIText" w:hAnsi="Arial" w:cs="Arial"/>
          <w:color w:val="000000" w:themeColor="text1"/>
          <w:lang w:eastAsia="en-GB"/>
        </w:rPr>
      </w:r>
      <w:r w:rsidR="000E61DA" w:rsidRPr="00B2349B">
        <w:rPr>
          <w:rFonts w:ascii="Arial" w:eastAsia=".SFUIText" w:hAnsi="Arial" w:cs="Arial"/>
          <w:color w:val="000000" w:themeColor="text1"/>
          <w:lang w:eastAsia="en-GB"/>
        </w:rPr>
        <w:fldChar w:fldCharType="end"/>
      </w:r>
      <w:r w:rsidR="000E61DA" w:rsidRPr="00B2349B">
        <w:rPr>
          <w:rFonts w:ascii="Arial" w:eastAsia=".SFUIText" w:hAnsi="Arial" w:cs="Arial"/>
          <w:color w:val="000000" w:themeColor="text1"/>
          <w:lang w:eastAsia="en-GB"/>
        </w:rPr>
      </w:r>
      <w:r w:rsidR="000E61DA" w:rsidRPr="00B2349B">
        <w:rPr>
          <w:rFonts w:ascii="Arial" w:eastAsia=".SFUIText" w:hAnsi="Arial" w:cs="Arial"/>
          <w:color w:val="000000" w:themeColor="text1"/>
          <w:lang w:eastAsia="en-GB"/>
        </w:rPr>
        <w:fldChar w:fldCharType="separate"/>
      </w:r>
      <w:r w:rsidR="000E61DA" w:rsidRPr="00B2349B">
        <w:rPr>
          <w:rFonts w:ascii="Arial" w:eastAsia=".SFUIText" w:hAnsi="Arial" w:cs="Arial"/>
          <w:noProof/>
          <w:color w:val="000000" w:themeColor="text1"/>
          <w:lang w:eastAsia="en-GB"/>
        </w:rPr>
        <w:t>(Cohen, 1960; O'Donoghue, 2010; Viera &amp; Garrett, 2005)</w:t>
      </w:r>
      <w:r w:rsidR="000E61DA" w:rsidRPr="00B2349B">
        <w:rPr>
          <w:rFonts w:ascii="Arial" w:eastAsia=".SFUIText" w:hAnsi="Arial" w:cs="Arial"/>
          <w:color w:val="000000" w:themeColor="text1"/>
          <w:lang w:eastAsia="en-GB"/>
        </w:rPr>
        <w:fldChar w:fldCharType="end"/>
      </w:r>
      <w:r w:rsidR="00B130AA" w:rsidRPr="00B2349B">
        <w:rPr>
          <w:rFonts w:ascii="Arial" w:hAnsi="Arial" w:cs="Arial"/>
          <w:color w:val="000000" w:themeColor="text1"/>
        </w:rPr>
        <w:t>.</w:t>
      </w:r>
      <w:r w:rsidR="00B130AA" w:rsidRPr="00B2349B">
        <w:rPr>
          <w:rFonts w:ascii="Arial" w:eastAsia=".SFUIText" w:hAnsi="Arial" w:cs="Arial"/>
          <w:color w:val="000000" w:themeColor="text1"/>
          <w:lang w:eastAsia="en-GB"/>
        </w:rPr>
        <w:t xml:space="preserve"> </w:t>
      </w:r>
      <w:r w:rsidR="00171CF3" w:rsidRPr="00B2349B">
        <w:rPr>
          <w:rFonts w:ascii="Arial" w:eastAsia=".SFUIText" w:hAnsi="Arial" w:cs="Arial"/>
          <w:color w:val="000000" w:themeColor="text1"/>
          <w:lang w:eastAsia="en-GB"/>
        </w:rPr>
        <w:t xml:space="preserve">The kappa coefficient </w:t>
      </w:r>
      <w:r w:rsidR="00EE0868" w:rsidRPr="00B2349B">
        <w:rPr>
          <w:rFonts w:ascii="Arial" w:eastAsia=".SFUIText" w:hAnsi="Arial" w:cs="Arial"/>
          <w:color w:val="000000" w:themeColor="text1"/>
          <w:lang w:eastAsia="en-GB"/>
        </w:rPr>
        <w:t>describes the proportion of agreement between the two methods after any agreement by chance has been removed</w:t>
      </w:r>
      <w:r w:rsidR="000E61DA" w:rsidRPr="00B2349B">
        <w:rPr>
          <w:rFonts w:ascii="Arial" w:eastAsia=".SFUIText" w:hAnsi="Arial" w:cs="Arial"/>
          <w:color w:val="000000" w:themeColor="text1"/>
          <w:lang w:eastAsia="en-GB"/>
        </w:rPr>
        <w:t xml:space="preserve"> </w:t>
      </w:r>
      <w:r w:rsidR="000E61DA" w:rsidRPr="00B2349B">
        <w:rPr>
          <w:rFonts w:ascii="Arial" w:eastAsia=".SFUIText" w:hAnsi="Arial" w:cs="Arial"/>
          <w:color w:val="000000" w:themeColor="text1"/>
          <w:lang w:eastAsia="en-GB"/>
        </w:rPr>
        <w:fldChar w:fldCharType="begin"/>
      </w:r>
      <w:r w:rsidR="000E61DA" w:rsidRPr="00B2349B">
        <w:rPr>
          <w:rFonts w:ascii="Arial" w:eastAsia=".SFUIText" w:hAnsi="Arial" w:cs="Arial"/>
          <w:color w:val="000000" w:themeColor="text1"/>
          <w:lang w:eastAsia="en-GB"/>
        </w:rPr>
        <w:instrText xml:space="preserve"> ADDIN EN.CITE &lt;EndNote&gt;&lt;Cite&gt;&lt;Author&gt;Cohen&lt;/Author&gt;&lt;Year&gt;1960&lt;/Year&gt;&lt;RecNum&gt;374&lt;/RecNum&gt;&lt;DisplayText&gt;(Cohen, 1960)&lt;/DisplayText&gt;&lt;record&gt;&lt;rec-number&gt;374&lt;/rec-number&gt;&lt;foreign-keys&gt;&lt;key app="EN" db-id="ad9we95ai0rzvzez2wpxx2ryrs0awvt2dre5" timestamp="1510413504"&gt;374&lt;/key&gt;&lt;/foreign-keys&gt;&lt;ref-type name="Journal Article"&gt;17&lt;/ref-type&gt;&lt;contributors&gt;&lt;authors&gt;&lt;author&gt;Cohen, J&lt;/author&gt;&lt;/authors&gt;&lt;/contributors&gt;&lt;titles&gt;&lt;title&gt;A coefficent of agreement for nominal scales&lt;/title&gt;&lt;secondary-title&gt;Educational and Psychological Measurement&lt;/secondary-title&gt;&lt;alt-title&gt;Educ Psychol Meas&lt;/alt-title&gt;&lt;/titles&gt;&lt;periodical&gt;&lt;full-title&gt;Educational and Psychological Measurement&lt;/full-title&gt;&lt;abbr-1&gt;Educ Psychol Meas&lt;/abbr-1&gt;&lt;/periodical&gt;&lt;alt-periodical&gt;&lt;full-title&gt;Educational and Psychological Measurement&lt;/full-title&gt;&lt;abbr-1&gt;Educ Psychol Meas&lt;/abbr-1&gt;&lt;/alt-periodical&gt;&lt;pages&gt;37-46&lt;/pages&gt;&lt;volume&gt;20&lt;/volume&gt;&lt;number&gt;1&lt;/number&gt;&lt;dates&gt;&lt;year&gt;1960&lt;/year&gt;&lt;/dates&gt;&lt;urls&gt;&lt;/urls&gt;&lt;/record&gt;&lt;/Cite&gt;&lt;/EndNote&gt;</w:instrText>
      </w:r>
      <w:r w:rsidR="000E61DA" w:rsidRPr="00B2349B">
        <w:rPr>
          <w:rFonts w:ascii="Arial" w:eastAsia=".SFUIText" w:hAnsi="Arial" w:cs="Arial"/>
          <w:color w:val="000000" w:themeColor="text1"/>
          <w:lang w:eastAsia="en-GB"/>
        </w:rPr>
        <w:fldChar w:fldCharType="separate"/>
      </w:r>
      <w:r w:rsidR="000E61DA" w:rsidRPr="00B2349B">
        <w:rPr>
          <w:rFonts w:ascii="Arial" w:eastAsia=".SFUIText" w:hAnsi="Arial" w:cs="Arial"/>
          <w:noProof/>
          <w:color w:val="000000" w:themeColor="text1"/>
          <w:lang w:eastAsia="en-GB"/>
        </w:rPr>
        <w:t>(Cohen, 1960)</w:t>
      </w:r>
      <w:r w:rsidR="000E61DA" w:rsidRPr="00B2349B">
        <w:rPr>
          <w:rFonts w:ascii="Arial" w:eastAsia=".SFUIText" w:hAnsi="Arial" w:cs="Arial"/>
          <w:color w:val="000000" w:themeColor="text1"/>
          <w:lang w:eastAsia="en-GB"/>
        </w:rPr>
        <w:fldChar w:fldCharType="end"/>
      </w:r>
      <w:r w:rsidR="00B130AA" w:rsidRPr="00B2349B">
        <w:rPr>
          <w:rFonts w:ascii="Arial" w:hAnsi="Arial" w:cs="Arial"/>
          <w:color w:val="000000" w:themeColor="text1"/>
        </w:rPr>
        <w:t>.</w:t>
      </w:r>
      <w:r w:rsidR="00EE0868" w:rsidRPr="00B2349B">
        <w:rPr>
          <w:rFonts w:ascii="Arial" w:eastAsia=".SFUIText" w:hAnsi="Arial" w:cs="Arial"/>
          <w:color w:val="000000" w:themeColor="text1"/>
          <w:lang w:eastAsia="en-GB"/>
        </w:rPr>
        <w:t xml:space="preserve"> </w:t>
      </w:r>
      <w:r w:rsidR="00146E9C" w:rsidRPr="00B2349B">
        <w:rPr>
          <w:rFonts w:ascii="Arial" w:eastAsia=".SFUIText" w:hAnsi="Arial" w:cs="Arial"/>
          <w:color w:val="000000" w:themeColor="text1"/>
          <w:lang w:eastAsia="en-GB"/>
        </w:rPr>
        <w:t xml:space="preserve">The agreement scale </w:t>
      </w:r>
      <w:r w:rsidR="00146E9C" w:rsidRPr="00B2349B">
        <w:rPr>
          <w:rFonts w:ascii="Arial" w:eastAsia=".SFUIText" w:hAnsi="Arial" w:cs="Arial"/>
          <w:color w:val="000000" w:themeColor="text1"/>
          <w:lang w:eastAsia="en-GB"/>
        </w:rPr>
        <w:lastRenderedPageBreak/>
        <w:t>presented by Viera and Garrett</w:t>
      </w:r>
      <w:r w:rsidR="000E61DA" w:rsidRPr="00B2349B">
        <w:rPr>
          <w:rFonts w:ascii="Arial" w:eastAsia=".SFUIText" w:hAnsi="Arial" w:cs="Arial"/>
          <w:color w:val="000000" w:themeColor="text1"/>
          <w:lang w:eastAsia="en-GB"/>
        </w:rPr>
        <w:t xml:space="preserve"> </w:t>
      </w:r>
      <w:r w:rsidR="000E61DA" w:rsidRPr="00B2349B">
        <w:rPr>
          <w:rFonts w:ascii="Arial" w:eastAsia=".SFUIText" w:hAnsi="Arial" w:cs="Arial"/>
          <w:color w:val="000000" w:themeColor="text1"/>
          <w:lang w:eastAsia="en-GB"/>
        </w:rPr>
        <w:fldChar w:fldCharType="begin"/>
      </w:r>
      <w:r w:rsidR="000E61DA" w:rsidRPr="00B2349B">
        <w:rPr>
          <w:rFonts w:ascii="Arial" w:eastAsia=".SFUIText" w:hAnsi="Arial" w:cs="Arial"/>
          <w:color w:val="000000" w:themeColor="text1"/>
          <w:lang w:eastAsia="en-GB"/>
        </w:rPr>
        <w:instrText xml:space="preserve"> ADDIN EN.CITE &lt;EndNote&gt;&lt;Cite ExcludeAuth="1"&gt;&lt;Author&gt;Viera&lt;/Author&gt;&lt;Year&gt;2005&lt;/Year&gt;&lt;RecNum&gt;373&lt;/RecNum&gt;&lt;DisplayText&gt;(2005)&lt;/DisplayText&gt;&lt;record&gt;&lt;rec-number&gt;373&lt;/rec-number&gt;&lt;foreign-keys&gt;&lt;key app="EN" db-id="ad9we95ai0rzvzez2wpxx2ryrs0awvt2dre5" timestamp="1510413504"&gt;373&lt;/key&gt;&lt;/foreign-keys&gt;&lt;ref-type name="Journal Article"&gt;17&lt;/ref-type&gt;&lt;contributors&gt;&lt;authors&gt;&lt;author&gt;Viera, AJ&lt;/author&gt;&lt;author&gt;Garrett, JM&lt;/author&gt;&lt;/authors&gt;&lt;/contributors&gt;&lt;titles&gt;&lt;title&gt;Understanding interobserver agreement: The kappa statistic&lt;/title&gt;&lt;secondary-title&gt;Family Medicine&lt;/secondary-title&gt;&lt;alt-title&gt;Fam Med&lt;/alt-title&gt;&lt;/titles&gt;&lt;periodical&gt;&lt;full-title&gt;Family Medicine&lt;/full-title&gt;&lt;abbr-1&gt;Fam Med&lt;/abbr-1&gt;&lt;/periodical&gt;&lt;alt-periodical&gt;&lt;full-title&gt;Family Medicine&lt;/full-title&gt;&lt;abbr-1&gt;Fam Med&lt;/abbr-1&gt;&lt;/alt-periodical&gt;&lt;pages&gt;360-363&lt;/pages&gt;&lt;volume&gt;37&lt;/volume&gt;&lt;number&gt;5&lt;/number&gt;&lt;dates&gt;&lt;year&gt;2005&lt;/year&gt;&lt;/dates&gt;&lt;urls&gt;&lt;/urls&gt;&lt;/record&gt;&lt;/Cite&gt;&lt;/EndNote&gt;</w:instrText>
      </w:r>
      <w:r w:rsidR="000E61DA" w:rsidRPr="00B2349B">
        <w:rPr>
          <w:rFonts w:ascii="Arial" w:eastAsia=".SFUIText" w:hAnsi="Arial" w:cs="Arial"/>
          <w:color w:val="000000" w:themeColor="text1"/>
          <w:lang w:eastAsia="en-GB"/>
        </w:rPr>
        <w:fldChar w:fldCharType="separate"/>
      </w:r>
      <w:r w:rsidR="000E61DA" w:rsidRPr="00B2349B">
        <w:rPr>
          <w:rFonts w:ascii="Arial" w:eastAsia=".SFUIText" w:hAnsi="Arial" w:cs="Arial"/>
          <w:noProof/>
          <w:color w:val="000000" w:themeColor="text1"/>
          <w:lang w:eastAsia="en-GB"/>
        </w:rPr>
        <w:t>(2005)</w:t>
      </w:r>
      <w:r w:rsidR="000E61DA" w:rsidRPr="00B2349B">
        <w:rPr>
          <w:rFonts w:ascii="Arial" w:eastAsia=".SFUIText" w:hAnsi="Arial" w:cs="Arial"/>
          <w:color w:val="000000" w:themeColor="text1"/>
          <w:lang w:eastAsia="en-GB"/>
        </w:rPr>
        <w:fldChar w:fldCharType="end"/>
      </w:r>
      <w:r w:rsidR="00146E9C" w:rsidRPr="00B2349B">
        <w:rPr>
          <w:rFonts w:ascii="Arial" w:eastAsia=".SFUIText" w:hAnsi="Arial" w:cs="Arial"/>
          <w:color w:val="000000" w:themeColor="text1"/>
          <w:lang w:eastAsia="en-GB"/>
        </w:rPr>
        <w:t xml:space="preserve">, where kappa values of 0.01-0.20, 0.21-0.40, 0.41-0.60, 0.61-0.80, and 0.81-0.99 represented slight, fair, moderate, substantial, and almost perfect agreement, respectively,  was used to quantify agreement. </w:t>
      </w:r>
      <w:r w:rsidR="00175ADE" w:rsidRPr="00B2349B">
        <w:rPr>
          <w:rFonts w:ascii="Arial" w:hAnsi="Arial" w:cs="Arial"/>
          <w:color w:val="000000" w:themeColor="text1"/>
        </w:rPr>
        <w:t xml:space="preserve">Finally, relative reliability of peak and mean force from the braking and propulsion phase was assessed using intraclass correlation coefficients (two-way </w:t>
      </w:r>
      <w:r w:rsidR="3524962B" w:rsidRPr="00B2349B">
        <w:rPr>
          <w:rFonts w:ascii="Arial" w:hAnsi="Arial" w:cs="Arial"/>
          <w:color w:val="000000" w:themeColor="text1"/>
        </w:rPr>
        <w:t>random effects model</w:t>
      </w:r>
      <w:r w:rsidR="00175ADE" w:rsidRPr="00B2349B">
        <w:rPr>
          <w:rFonts w:ascii="Arial" w:hAnsi="Arial" w:cs="Arial"/>
          <w:color w:val="000000" w:themeColor="text1"/>
        </w:rPr>
        <w:t xml:space="preserve"> </w:t>
      </w:r>
      <w:r w:rsidR="3524962B" w:rsidRPr="00B2349B">
        <w:rPr>
          <w:rFonts w:ascii="Arial" w:hAnsi="Arial" w:cs="Arial"/>
          <w:color w:val="000000" w:themeColor="text1"/>
        </w:rPr>
        <w:t>(</w:t>
      </w:r>
      <w:r w:rsidR="00175ADE" w:rsidRPr="00B2349B">
        <w:rPr>
          <w:rFonts w:ascii="Arial" w:hAnsi="Arial" w:cs="Arial"/>
          <w:color w:val="000000" w:themeColor="text1"/>
        </w:rPr>
        <w:t>ICC)</w:t>
      </w:r>
      <w:r w:rsidR="3524962B" w:rsidRPr="00B2349B">
        <w:rPr>
          <w:rFonts w:ascii="Arial" w:hAnsi="Arial" w:cs="Arial"/>
          <w:color w:val="000000" w:themeColor="text1"/>
        </w:rPr>
        <w:t>)</w:t>
      </w:r>
      <w:r w:rsidR="00175ADE" w:rsidRPr="00B2349B">
        <w:rPr>
          <w:rFonts w:ascii="Arial" w:hAnsi="Arial" w:cs="Arial"/>
          <w:color w:val="000000" w:themeColor="text1"/>
        </w:rPr>
        <w:t>, while the absolute reliability was assessed using percentage coefficient of variation (CV)</w:t>
      </w:r>
      <w:r w:rsidR="000E61DA" w:rsidRPr="00B2349B">
        <w:rPr>
          <w:rFonts w:ascii="Arial" w:hAnsi="Arial" w:cs="Arial"/>
          <w:color w:val="000000" w:themeColor="text1"/>
        </w:rPr>
        <w:t xml:space="preserve"> </w:t>
      </w:r>
      <w:r w:rsidR="000E61DA" w:rsidRPr="00B2349B">
        <w:rPr>
          <w:rFonts w:ascii="Arial" w:hAnsi="Arial" w:cs="Arial"/>
          <w:color w:val="000000" w:themeColor="text1"/>
        </w:rPr>
        <w:fldChar w:fldCharType="begin"/>
      </w:r>
      <w:r w:rsidR="005A6DF0" w:rsidRPr="00B2349B">
        <w:rPr>
          <w:rFonts w:ascii="Arial" w:hAnsi="Arial" w:cs="Arial"/>
          <w:color w:val="000000" w:themeColor="text1"/>
        </w:rPr>
        <w:instrText xml:space="preserve"> ADDIN EN.CITE &lt;EndNote&gt;&lt;Cite&gt;&lt;Author&gt;Banyard&lt;/Author&gt;&lt;Year&gt;2016&lt;/Year&gt;&lt;RecNum&gt;413&lt;/RecNum&gt;&lt;DisplayText&gt;(Banyard, Nosaka, &amp;amp; Haff, 2016)&lt;/DisplayText&gt;&lt;record&gt;&lt;rec-number&gt;413&lt;/rec-number&gt;&lt;foreign-keys&gt;&lt;key app="EN" db-id="ad9we95ai0rzvzez2wpxx2ryrs0awvt2dre5" timestamp="1510418879"&gt;413&lt;/key&gt;&lt;key app="ENWeb" db-id=""&gt;0&lt;/key&gt;&lt;/foreign-keys&gt;&lt;ref-type name="Journal Article"&gt;17&lt;/ref-type&gt;&lt;contributors&gt;&lt;authors&gt;&lt;author&gt;Banyard, HG&lt;/author&gt;&lt;author&gt;Nosaka, K&lt;/author&gt;&lt;author&gt;Haff, GG&lt;/author&gt;&lt;/authors&gt;&lt;/contributors&gt;&lt;titles&gt;&lt;title&gt;Reliability and Validity of the Load-Velocity Relationship to Predict the 1RM Back Squat&lt;/title&gt;&lt;secondary-title&gt;The Journal of Strength and Conditioning Research&lt;/secondary-title&gt;&lt;alt-title&gt;J Strength Cond Res&lt;/alt-title&gt;&lt;/titles&gt;&lt;periodical&gt;&lt;full-title&gt;The Journal of Strength and Conditioning Research&lt;/full-title&gt;&lt;/periodical&gt;&lt;alt-periodical&gt;&lt;full-title&gt;J Strength Cond Res&lt;/full-title&gt;&lt;/alt-periodical&gt;&lt;pages&gt;1897-1904&lt;/pages&gt;&lt;volume&gt;31&lt;/volume&gt;&lt;number&gt;7&lt;/number&gt;&lt;dates&gt;&lt;year&gt;2016&lt;/year&gt;&lt;/dates&gt;&lt;urls&gt;&lt;/urls&gt;&lt;electronic-resource-num&gt;10.1519/JSC.0000000000001657&lt;/electronic-resource-num&gt;&lt;/record&gt;&lt;/Cite&gt;&lt;/EndNote&gt;</w:instrText>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Banyard, Nosaka, &amp; Haff, 2016)</w:t>
      </w:r>
      <w:r w:rsidR="000E61DA" w:rsidRPr="00B2349B">
        <w:rPr>
          <w:rFonts w:ascii="Arial" w:hAnsi="Arial" w:cs="Arial"/>
          <w:color w:val="000000" w:themeColor="text1"/>
        </w:rPr>
        <w:fldChar w:fldCharType="end"/>
      </w:r>
      <w:r w:rsidR="00B130AA" w:rsidRPr="00B2349B">
        <w:rPr>
          <w:rFonts w:ascii="Arial" w:hAnsi="Arial" w:cs="Arial"/>
          <w:color w:val="000000" w:themeColor="text1"/>
        </w:rPr>
        <w:t>.</w:t>
      </w:r>
      <w:r w:rsidR="00175ADE" w:rsidRPr="00B2349B">
        <w:rPr>
          <w:rFonts w:ascii="Arial" w:hAnsi="Arial" w:cs="Arial"/>
          <w:color w:val="000000" w:themeColor="text1"/>
        </w:rPr>
        <w:t xml:space="preserve"> The magnitude of the ICC was determined using the criteria set out by Cortina</w:t>
      </w:r>
      <w:r w:rsidR="000E61DA" w:rsidRPr="00B2349B">
        <w:rPr>
          <w:rFonts w:ascii="Arial" w:hAnsi="Arial" w:cs="Arial"/>
          <w:color w:val="000000" w:themeColor="text1"/>
        </w:rPr>
        <w:t xml:space="preserve"> </w:t>
      </w:r>
      <w:r w:rsidR="000E61DA" w:rsidRPr="00B2349B">
        <w:rPr>
          <w:rFonts w:ascii="Arial" w:hAnsi="Arial" w:cs="Arial"/>
          <w:color w:val="000000" w:themeColor="text1"/>
        </w:rPr>
        <w:fldChar w:fldCharType="begin"/>
      </w:r>
      <w:r w:rsidR="000E61DA" w:rsidRPr="00B2349B">
        <w:rPr>
          <w:rFonts w:ascii="Arial" w:hAnsi="Arial" w:cs="Arial"/>
          <w:color w:val="000000" w:themeColor="text1"/>
        </w:rPr>
        <w:instrText xml:space="preserve"> ADDIN EN.CITE &lt;EndNote&gt;&lt;Cite ExcludeAuth="1"&gt;&lt;Author&gt;Cortina&lt;/Author&gt;&lt;Year&gt;1993&lt;/Year&gt;&lt;RecNum&gt;376&lt;/RecNum&gt;&lt;DisplayText&gt;(1993)&lt;/DisplayText&gt;&lt;record&gt;&lt;rec-number&gt;376&lt;/rec-number&gt;&lt;foreign-keys&gt;&lt;key app="EN" db-id="ad9we95ai0rzvzez2wpxx2ryrs0awvt2dre5" timestamp="1510413505"&gt;376&lt;/key&gt;&lt;/foreign-keys&gt;&lt;ref-type name="Journal Article"&gt;17&lt;/ref-type&gt;&lt;contributors&gt;&lt;authors&gt;&lt;author&gt;Cortina, JM&lt;/author&gt;&lt;/authors&gt;&lt;/contributors&gt;&lt;titles&gt;&lt;title&gt;What is coefficient alpha? An examination of theory and applications&lt;/title&gt;&lt;secondary-title&gt;Journal of Applied Psychology&lt;/secondary-title&gt;&lt;alt-title&gt;J Appl Psychol&lt;/alt-title&gt;&lt;/titles&gt;&lt;periodical&gt;&lt;full-title&gt;Journal of Applied Psychology&lt;/full-title&gt;&lt;abbr-1&gt;J Appl Phsychol&lt;/abbr-1&gt;&lt;/periodical&gt;&lt;alt-periodical&gt;&lt;full-title&gt;J Appl Psychol&lt;/full-title&gt;&lt;abbr-1&gt;J Appl Psychol&lt;/abbr-1&gt;&lt;/alt-periodical&gt;&lt;pages&gt;98-104&lt;/pages&gt;&lt;volume&gt;38&lt;/volume&gt;&lt;number&gt;1&lt;/number&gt;&lt;dates&gt;&lt;year&gt;1993&lt;/year&gt;&lt;/dates&gt;&lt;urls&gt;&lt;/urls&gt;&lt;electronic-resource-num&gt;10.1037/0021-9010.78.1.98&lt;/electronic-resource-num&gt;&lt;/record&gt;&lt;/Cite&gt;&lt;/EndNote&gt;</w:instrText>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1993)</w:t>
      </w:r>
      <w:r w:rsidR="000E61DA" w:rsidRPr="00B2349B">
        <w:rPr>
          <w:rFonts w:ascii="Arial" w:hAnsi="Arial" w:cs="Arial"/>
          <w:color w:val="000000" w:themeColor="text1"/>
        </w:rPr>
        <w:fldChar w:fldCharType="end"/>
      </w:r>
      <w:r w:rsidR="00175ADE" w:rsidRPr="00B2349B">
        <w:rPr>
          <w:rFonts w:ascii="Arial" w:hAnsi="Arial" w:cs="Arial"/>
          <w:color w:val="000000" w:themeColor="text1"/>
        </w:rPr>
        <w:t>, where r ≥ 0.80 is considered highly reliable. The magnitude of the CV was determined using the criteria set out by Banyard et al.</w:t>
      </w:r>
      <w:r w:rsidR="000E61DA" w:rsidRPr="00B2349B">
        <w:rPr>
          <w:rFonts w:ascii="Arial" w:hAnsi="Arial" w:cs="Arial"/>
          <w:color w:val="000000" w:themeColor="text1"/>
        </w:rPr>
        <w:t xml:space="preserve"> </w:t>
      </w:r>
      <w:r w:rsidR="000E61DA" w:rsidRPr="00B2349B">
        <w:rPr>
          <w:rFonts w:ascii="Arial" w:hAnsi="Arial" w:cs="Arial"/>
          <w:color w:val="000000" w:themeColor="text1"/>
        </w:rPr>
        <w:fldChar w:fldCharType="begin"/>
      </w:r>
      <w:r w:rsidR="005A6DF0" w:rsidRPr="00B2349B">
        <w:rPr>
          <w:rFonts w:ascii="Arial" w:hAnsi="Arial" w:cs="Arial"/>
          <w:color w:val="000000" w:themeColor="text1"/>
        </w:rPr>
        <w:instrText xml:space="preserve"> ADDIN EN.CITE &lt;EndNote&gt;&lt;Cite ExcludeAuth="1"&gt;&lt;Author&gt;Banyard&lt;/Author&gt;&lt;Year&gt;2016&lt;/Year&gt;&lt;RecNum&gt;413&lt;/RecNum&gt;&lt;DisplayText&gt;(2016)&lt;/DisplayText&gt;&lt;record&gt;&lt;rec-number&gt;413&lt;/rec-number&gt;&lt;foreign-keys&gt;&lt;key app="EN" db-id="ad9we95ai0rzvzez2wpxx2ryrs0awvt2dre5" timestamp="1510418879"&gt;413&lt;/key&gt;&lt;key app="ENWeb" db-id=""&gt;0&lt;/key&gt;&lt;/foreign-keys&gt;&lt;ref-type name="Journal Article"&gt;17&lt;/ref-type&gt;&lt;contributors&gt;&lt;authors&gt;&lt;author&gt;Banyard, HG&lt;/author&gt;&lt;author&gt;Nosaka, K&lt;/author&gt;&lt;author&gt;Haff, GG&lt;/author&gt;&lt;/authors&gt;&lt;/contributors&gt;&lt;titles&gt;&lt;title&gt;Reliability and Validity of the Load-Velocity Relationship to Predict the 1RM Back Squat&lt;/title&gt;&lt;secondary-title&gt;The Journal of Strength and Conditioning Research&lt;/secondary-title&gt;&lt;alt-title&gt;J Strength Cond Res&lt;/alt-title&gt;&lt;/titles&gt;&lt;periodical&gt;&lt;full-title&gt;The Journal of Strength and Conditioning Research&lt;/full-title&gt;&lt;/periodical&gt;&lt;alt-periodical&gt;&lt;full-title&gt;J Strength Cond Res&lt;/full-title&gt;&lt;/alt-periodical&gt;&lt;pages&gt;1897-1904&lt;/pages&gt;&lt;volume&gt;31&lt;/volume&gt;&lt;number&gt;7&lt;/number&gt;&lt;dates&gt;&lt;year&gt;2016&lt;/year&gt;&lt;/dates&gt;&lt;urls&gt;&lt;/urls&gt;&lt;electronic-resource-num&gt;10.1519/JSC.0000000000001657&lt;/electronic-resource-num&gt;&lt;/record&gt;&lt;/Cite&gt;&lt;/EndNote&gt;</w:instrText>
      </w:r>
      <w:r w:rsidR="000E61DA" w:rsidRPr="00B2349B">
        <w:rPr>
          <w:rFonts w:ascii="Arial" w:hAnsi="Arial" w:cs="Arial"/>
          <w:color w:val="000000" w:themeColor="text1"/>
        </w:rPr>
        <w:fldChar w:fldCharType="separate"/>
      </w:r>
      <w:r w:rsidR="000E61DA" w:rsidRPr="00B2349B">
        <w:rPr>
          <w:rFonts w:ascii="Arial" w:hAnsi="Arial" w:cs="Arial"/>
          <w:noProof/>
          <w:color w:val="000000" w:themeColor="text1"/>
        </w:rPr>
        <w:t>(2016)</w:t>
      </w:r>
      <w:r w:rsidR="000E61DA" w:rsidRPr="00B2349B">
        <w:rPr>
          <w:rFonts w:ascii="Arial" w:hAnsi="Arial" w:cs="Arial"/>
          <w:color w:val="000000" w:themeColor="text1"/>
        </w:rPr>
        <w:fldChar w:fldCharType="end"/>
      </w:r>
      <w:r w:rsidR="00175ADE" w:rsidRPr="00B2349B">
        <w:rPr>
          <w:rFonts w:ascii="Arial" w:hAnsi="Arial" w:cs="Arial"/>
          <w:color w:val="000000" w:themeColor="text1"/>
        </w:rPr>
        <w:t>, where &gt;10% is considered poor, 5-10% is considered moderate, and &lt;5% is considered good.</w:t>
      </w:r>
    </w:p>
    <w:p w14:paraId="6CB4FD1A" w14:textId="77777777" w:rsidR="005B5ADC" w:rsidRPr="00B2349B" w:rsidRDefault="005B5ADC" w:rsidP="00BD6986">
      <w:pPr>
        <w:spacing w:line="480" w:lineRule="auto"/>
        <w:jc w:val="both"/>
        <w:rPr>
          <w:rFonts w:ascii="Arial" w:eastAsia=".SFUIText" w:hAnsi="Arial" w:cs="Arial"/>
          <w:color w:val="000000" w:themeColor="text1"/>
          <w:lang w:eastAsia="en-GB"/>
        </w:rPr>
      </w:pPr>
    </w:p>
    <w:p w14:paraId="3895B6E4" w14:textId="1EFD3383" w:rsidR="00200D82" w:rsidRPr="00B2349B" w:rsidRDefault="002C640C" w:rsidP="00BD6986">
      <w:pPr>
        <w:spacing w:line="480" w:lineRule="auto"/>
        <w:jc w:val="both"/>
        <w:rPr>
          <w:rFonts w:ascii="Arial" w:eastAsia=".SFUIText" w:hAnsi="Arial" w:cs="Arial"/>
          <w:b/>
          <w:i/>
          <w:color w:val="000000" w:themeColor="text1"/>
          <w:lang w:eastAsia="en-GB"/>
        </w:rPr>
      </w:pPr>
      <w:r w:rsidRPr="00B2349B">
        <w:rPr>
          <w:rFonts w:ascii="Arial" w:eastAsia=".SFUIText" w:hAnsi="Arial" w:cs="Arial"/>
          <w:b/>
          <w:i/>
          <w:color w:val="000000" w:themeColor="text1"/>
          <w:lang w:eastAsia="en-GB"/>
        </w:rPr>
        <w:t>Results</w:t>
      </w:r>
    </w:p>
    <w:p w14:paraId="16EF8150" w14:textId="69D2E966" w:rsidR="006518B7" w:rsidRPr="00B2349B" w:rsidRDefault="002C0603" w:rsidP="00BD6986">
      <w:pPr>
        <w:spacing w:line="480" w:lineRule="auto"/>
        <w:jc w:val="both"/>
        <w:rPr>
          <w:rFonts w:ascii="Arial" w:eastAsia=".SF UI Text" w:hAnsi="Arial" w:cs="Arial"/>
          <w:color w:val="000000" w:themeColor="text1"/>
          <w:lang w:eastAsia="en-GB"/>
        </w:rPr>
      </w:pPr>
      <w:r w:rsidRPr="00B2349B">
        <w:rPr>
          <w:rFonts w:ascii="Arial" w:eastAsia=".SFUIText" w:hAnsi="Arial" w:cs="Arial"/>
          <w:color w:val="000000" w:themeColor="text1"/>
          <w:lang w:eastAsia="en-GB"/>
        </w:rPr>
        <w:t xml:space="preserve">Table 1 shows that the peak and mean forces applied during the braking and propulsion phases demonstrated </w:t>
      </w:r>
      <w:r w:rsidR="001B6311" w:rsidRPr="00B2349B">
        <w:rPr>
          <w:rFonts w:ascii="Arial" w:eastAsia=".SFUIText" w:hAnsi="Arial" w:cs="Arial"/>
          <w:color w:val="000000" w:themeColor="text1"/>
          <w:lang w:eastAsia="en-GB"/>
        </w:rPr>
        <w:t xml:space="preserve">high </w:t>
      </w:r>
      <w:r w:rsidRPr="00B2349B">
        <w:rPr>
          <w:rFonts w:ascii="Arial" w:eastAsia=".SFUIText" w:hAnsi="Arial" w:cs="Arial"/>
          <w:color w:val="000000" w:themeColor="text1"/>
          <w:lang w:eastAsia="en-GB"/>
        </w:rPr>
        <w:t xml:space="preserve">relative </w:t>
      </w:r>
      <w:r w:rsidR="001B6311" w:rsidRPr="00B2349B">
        <w:rPr>
          <w:rFonts w:ascii="Arial" w:eastAsia=".SFUIText" w:hAnsi="Arial" w:cs="Arial"/>
          <w:color w:val="000000" w:themeColor="text1"/>
          <w:lang w:eastAsia="en-GB"/>
        </w:rPr>
        <w:t xml:space="preserve">reliability </w:t>
      </w:r>
      <w:r w:rsidRPr="00B2349B">
        <w:rPr>
          <w:rFonts w:ascii="Arial" w:eastAsia=".SFUIText" w:hAnsi="Arial" w:cs="Arial"/>
          <w:color w:val="000000" w:themeColor="text1"/>
          <w:lang w:eastAsia="en-GB"/>
        </w:rPr>
        <w:t xml:space="preserve">and </w:t>
      </w:r>
      <w:r w:rsidR="001B6311" w:rsidRPr="00B2349B">
        <w:rPr>
          <w:rFonts w:ascii="Arial" w:eastAsia=".SFUIText" w:hAnsi="Arial" w:cs="Arial"/>
          <w:color w:val="000000" w:themeColor="text1"/>
          <w:lang w:eastAsia="en-GB"/>
        </w:rPr>
        <w:t xml:space="preserve">good </w:t>
      </w:r>
      <w:r w:rsidRPr="00B2349B">
        <w:rPr>
          <w:rFonts w:ascii="Arial" w:eastAsia=".SFUIText" w:hAnsi="Arial" w:cs="Arial"/>
          <w:color w:val="000000" w:themeColor="text1"/>
          <w:lang w:eastAsia="en-GB"/>
        </w:rPr>
        <w:t>absolute reliability.</w:t>
      </w:r>
      <w:r w:rsidR="00140050" w:rsidRPr="00B2349B">
        <w:rPr>
          <w:rFonts w:ascii="Arial" w:eastAsia=".SF UI Text" w:hAnsi="Arial" w:cs="Arial"/>
          <w:color w:val="000000" w:themeColor="text1"/>
          <w:lang w:eastAsia="en-GB"/>
        </w:rPr>
        <w:t xml:space="preserve"> </w:t>
      </w:r>
    </w:p>
    <w:p w14:paraId="60DDF25C" w14:textId="31774FAC" w:rsidR="00A46C9E" w:rsidRPr="00B2349B" w:rsidRDefault="00A648A1" w:rsidP="00BD6986">
      <w:pPr>
        <w:spacing w:line="480" w:lineRule="auto"/>
        <w:jc w:val="both"/>
        <w:rPr>
          <w:rFonts w:ascii="Arial" w:eastAsia=".SF UI Text" w:hAnsi="Arial" w:cs="Arial"/>
          <w:color w:val="000000" w:themeColor="text1"/>
          <w:lang w:eastAsia="en-GB"/>
        </w:rPr>
      </w:pPr>
      <w:r w:rsidRPr="00B2349B">
        <w:rPr>
          <w:rFonts w:ascii="Arial" w:eastAsia=".SFUIText" w:hAnsi="Arial" w:cs="Arial"/>
          <w:color w:val="000000" w:themeColor="text1"/>
          <w:lang w:eastAsia="en-GB"/>
        </w:rPr>
        <w:t>Regarding the</w:t>
      </w:r>
      <w:r w:rsidR="00B27598" w:rsidRPr="00B2349B">
        <w:rPr>
          <w:rFonts w:ascii="Arial" w:eastAsia=".SFUIText" w:hAnsi="Arial" w:cs="Arial"/>
          <w:color w:val="000000" w:themeColor="text1"/>
          <w:lang w:eastAsia="en-GB"/>
        </w:rPr>
        <w:t xml:space="preserve"> agreement between the </w:t>
      </w:r>
      <w:r w:rsidR="00691549" w:rsidRPr="00B2349B">
        <w:rPr>
          <w:rFonts w:ascii="Arial" w:eastAsia=".SFUIText" w:hAnsi="Arial" w:cs="Arial"/>
          <w:color w:val="000000" w:themeColor="text1"/>
          <w:lang w:eastAsia="en-GB"/>
        </w:rPr>
        <w:t>peak and mean force</w:t>
      </w:r>
      <w:r w:rsidR="00B27598" w:rsidRPr="00B2349B">
        <w:rPr>
          <w:rFonts w:ascii="Arial" w:eastAsia=".SFUIText" w:hAnsi="Arial" w:cs="Arial"/>
          <w:color w:val="000000" w:themeColor="text1"/>
          <w:lang w:eastAsia="en-GB"/>
        </w:rPr>
        <w:t xml:space="preserve"> methods of assessing asymmetry, d</w:t>
      </w:r>
      <w:r w:rsidR="00AF19C2" w:rsidRPr="00B2349B">
        <w:rPr>
          <w:rFonts w:ascii="Arial" w:eastAsia=".SFUIText" w:hAnsi="Arial" w:cs="Arial"/>
          <w:color w:val="000000" w:themeColor="text1"/>
          <w:lang w:eastAsia="en-GB"/>
        </w:rPr>
        <w:t>uring the eccentric braking phase t</w:t>
      </w:r>
      <w:r w:rsidR="00525528" w:rsidRPr="00B2349B">
        <w:rPr>
          <w:rFonts w:ascii="Arial" w:eastAsia=".SFUIText" w:hAnsi="Arial" w:cs="Arial"/>
          <w:color w:val="000000" w:themeColor="text1"/>
          <w:lang w:eastAsia="en-GB"/>
        </w:rPr>
        <w:t xml:space="preserve">he </w:t>
      </w:r>
      <w:r w:rsidR="00691549" w:rsidRPr="00B2349B">
        <w:rPr>
          <w:rFonts w:ascii="Arial" w:eastAsia=".SFUIText" w:hAnsi="Arial" w:cs="Arial"/>
          <w:color w:val="000000" w:themeColor="text1"/>
          <w:lang w:eastAsia="en-GB"/>
        </w:rPr>
        <w:t>peak and mean force</w:t>
      </w:r>
      <w:r w:rsidR="00525528" w:rsidRPr="00B2349B">
        <w:rPr>
          <w:rFonts w:ascii="Arial" w:eastAsia=".SFUIText" w:hAnsi="Arial" w:cs="Arial"/>
          <w:color w:val="000000" w:themeColor="text1"/>
          <w:lang w:eastAsia="en-GB"/>
        </w:rPr>
        <w:t xml:space="preserve"> methods </w:t>
      </w:r>
      <w:r w:rsidR="00EB2D64" w:rsidRPr="00B2349B">
        <w:rPr>
          <w:rFonts w:ascii="Arial" w:eastAsia=".SFUIText" w:hAnsi="Arial" w:cs="Arial"/>
          <w:color w:val="000000" w:themeColor="text1"/>
          <w:lang w:eastAsia="en-GB"/>
        </w:rPr>
        <w:t>demonstr</w:t>
      </w:r>
      <w:r w:rsidR="00AF19C2" w:rsidRPr="00B2349B">
        <w:rPr>
          <w:rFonts w:ascii="Arial" w:eastAsia=".SFUIText" w:hAnsi="Arial" w:cs="Arial"/>
          <w:color w:val="000000" w:themeColor="text1"/>
          <w:lang w:eastAsia="en-GB"/>
        </w:rPr>
        <w:t>ated a percentage agreement of 84</w:t>
      </w:r>
      <w:r w:rsidR="00EB2D64" w:rsidRPr="00B2349B">
        <w:rPr>
          <w:rFonts w:ascii="Arial" w:eastAsia=".SFUIText" w:hAnsi="Arial" w:cs="Arial"/>
          <w:color w:val="000000" w:themeColor="text1"/>
          <w:lang w:eastAsia="en-GB"/>
        </w:rPr>
        <w:t xml:space="preserve">% </w:t>
      </w:r>
      <w:r w:rsidR="00AF19C2" w:rsidRPr="00B2349B">
        <w:rPr>
          <w:rFonts w:ascii="Arial" w:eastAsia=".SFUIText" w:hAnsi="Arial" w:cs="Arial"/>
          <w:color w:val="000000" w:themeColor="text1"/>
          <w:lang w:eastAsia="en-GB"/>
        </w:rPr>
        <w:t>and a kappa value of 0.</w:t>
      </w:r>
      <w:r w:rsidR="00ED56AA" w:rsidRPr="00B2349B">
        <w:rPr>
          <w:rFonts w:ascii="Arial" w:eastAsia=".SFUIText" w:hAnsi="Arial" w:cs="Arial"/>
          <w:color w:val="000000" w:themeColor="text1"/>
          <w:lang w:eastAsia="en-GB"/>
        </w:rPr>
        <w:t xml:space="preserve">67 </w:t>
      </w:r>
      <w:r w:rsidR="00EB2D64" w:rsidRPr="00B2349B">
        <w:rPr>
          <w:rFonts w:ascii="Arial" w:eastAsia=".SFUIText" w:hAnsi="Arial" w:cs="Arial"/>
          <w:color w:val="000000" w:themeColor="text1"/>
          <w:lang w:eastAsia="en-GB"/>
        </w:rPr>
        <w:t xml:space="preserve">(95% </w:t>
      </w:r>
      <w:r w:rsidR="009A316A" w:rsidRPr="00B2349B">
        <w:rPr>
          <w:rFonts w:ascii="Arial" w:eastAsia=".SFUIText" w:hAnsi="Arial" w:cs="Arial"/>
          <w:color w:val="000000" w:themeColor="text1"/>
          <w:lang w:eastAsia="en-GB"/>
        </w:rPr>
        <w:t>confidence limits</w:t>
      </w:r>
      <w:r w:rsidR="00EB2D64" w:rsidRPr="00B2349B">
        <w:rPr>
          <w:rFonts w:ascii="Arial" w:eastAsia=".SFUIText" w:hAnsi="Arial" w:cs="Arial"/>
          <w:color w:val="000000" w:themeColor="text1"/>
          <w:lang w:eastAsia="en-GB"/>
        </w:rPr>
        <w:t xml:space="preserve">: </w:t>
      </w:r>
      <w:r w:rsidR="00AF19C2" w:rsidRPr="00B2349B">
        <w:rPr>
          <w:rFonts w:ascii="Arial" w:eastAsia=".SFUIText" w:hAnsi="Arial" w:cs="Arial"/>
          <w:color w:val="000000" w:themeColor="text1"/>
          <w:lang w:eastAsia="en-GB"/>
        </w:rPr>
        <w:t>0.4</w:t>
      </w:r>
      <w:r w:rsidR="00ED56AA" w:rsidRPr="00B2349B">
        <w:rPr>
          <w:rFonts w:ascii="Arial" w:eastAsia=".SFUIText" w:hAnsi="Arial" w:cs="Arial"/>
          <w:color w:val="000000" w:themeColor="text1"/>
          <w:lang w:eastAsia="en-GB"/>
        </w:rPr>
        <w:t>5</w:t>
      </w:r>
      <w:r w:rsidR="00AF19C2" w:rsidRPr="00B2349B">
        <w:rPr>
          <w:rFonts w:ascii="Arial" w:eastAsia=".SFUIText" w:hAnsi="Arial" w:cs="Arial"/>
          <w:color w:val="000000" w:themeColor="text1"/>
          <w:lang w:eastAsia="en-GB"/>
        </w:rPr>
        <w:t xml:space="preserve"> to 0.</w:t>
      </w:r>
      <w:r w:rsidR="00F33C9B" w:rsidRPr="00B2349B">
        <w:rPr>
          <w:rFonts w:ascii="Arial" w:eastAsia=".SFUIText" w:hAnsi="Arial" w:cs="Arial"/>
          <w:color w:val="000000" w:themeColor="text1"/>
          <w:lang w:eastAsia="en-GB"/>
        </w:rPr>
        <w:t>90</w:t>
      </w:r>
      <w:r w:rsidR="00EB2D64" w:rsidRPr="00B2349B">
        <w:rPr>
          <w:rFonts w:ascii="Arial" w:eastAsia=".SFUIText" w:hAnsi="Arial" w:cs="Arial"/>
          <w:color w:val="000000" w:themeColor="text1"/>
          <w:lang w:eastAsia="en-GB"/>
        </w:rPr>
        <w:t>)</w:t>
      </w:r>
      <w:r w:rsidR="007B2DFC" w:rsidRPr="00B2349B">
        <w:rPr>
          <w:rFonts w:ascii="Arial" w:eastAsia=".SFUIText" w:hAnsi="Arial" w:cs="Arial"/>
          <w:color w:val="000000" w:themeColor="text1"/>
          <w:lang w:eastAsia="en-GB"/>
        </w:rPr>
        <w:t>, indicating substantial agreement</w:t>
      </w:r>
      <w:r w:rsidR="00EB2D64" w:rsidRPr="00B2349B">
        <w:rPr>
          <w:rFonts w:ascii="Arial" w:eastAsia=".SFUIText" w:hAnsi="Arial" w:cs="Arial"/>
          <w:color w:val="000000" w:themeColor="text1"/>
          <w:lang w:eastAsia="en-GB"/>
        </w:rPr>
        <w:t xml:space="preserve">.  </w:t>
      </w:r>
      <w:r w:rsidR="00525528" w:rsidRPr="00B2349B">
        <w:rPr>
          <w:rFonts w:ascii="Arial" w:eastAsia=".SFUIText" w:hAnsi="Arial" w:cs="Arial"/>
          <w:color w:val="000000" w:themeColor="text1"/>
          <w:lang w:eastAsia="en-GB"/>
        </w:rPr>
        <w:t xml:space="preserve">During the concentric propulsion phase </w:t>
      </w:r>
      <w:r w:rsidR="00AF19C2" w:rsidRPr="00B2349B">
        <w:rPr>
          <w:rFonts w:ascii="Arial" w:eastAsia=".SFUIText" w:hAnsi="Arial" w:cs="Arial"/>
          <w:color w:val="000000" w:themeColor="text1"/>
          <w:lang w:eastAsia="en-GB"/>
        </w:rPr>
        <w:t xml:space="preserve">the </w:t>
      </w:r>
      <w:r w:rsidR="00691549" w:rsidRPr="00B2349B">
        <w:rPr>
          <w:rFonts w:ascii="Arial" w:eastAsia=".SFUIText" w:hAnsi="Arial" w:cs="Arial"/>
          <w:color w:val="000000" w:themeColor="text1"/>
          <w:lang w:eastAsia="en-GB"/>
        </w:rPr>
        <w:t>peak and mean force</w:t>
      </w:r>
      <w:r w:rsidR="00AF19C2" w:rsidRPr="00B2349B">
        <w:rPr>
          <w:rFonts w:ascii="Arial" w:eastAsia=".SFUIText" w:hAnsi="Arial" w:cs="Arial"/>
          <w:color w:val="000000" w:themeColor="text1"/>
          <w:lang w:eastAsia="en-GB"/>
        </w:rPr>
        <w:t xml:space="preserve"> methods demonstrated a percentage agreement of 87</w:t>
      </w:r>
      <w:r w:rsidR="00525528" w:rsidRPr="00B2349B">
        <w:rPr>
          <w:rFonts w:ascii="Arial" w:eastAsia=".SFUIText" w:hAnsi="Arial" w:cs="Arial"/>
          <w:color w:val="000000" w:themeColor="text1"/>
          <w:lang w:eastAsia="en-GB"/>
        </w:rPr>
        <w:t>% and a kappa value of 0.</w:t>
      </w:r>
      <w:r w:rsidR="00AF19C2" w:rsidRPr="00B2349B">
        <w:rPr>
          <w:rFonts w:ascii="Arial" w:eastAsia=".SFUIText" w:hAnsi="Arial" w:cs="Arial"/>
          <w:color w:val="000000" w:themeColor="text1"/>
          <w:lang w:eastAsia="en-GB"/>
        </w:rPr>
        <w:t>7</w:t>
      </w:r>
      <w:r w:rsidR="00F33C9B" w:rsidRPr="00B2349B">
        <w:rPr>
          <w:rFonts w:ascii="Arial" w:eastAsia=".SFUIText" w:hAnsi="Arial" w:cs="Arial"/>
          <w:color w:val="000000" w:themeColor="text1"/>
          <w:lang w:eastAsia="en-GB"/>
        </w:rPr>
        <w:t>2</w:t>
      </w:r>
      <w:r w:rsidR="00AF19C2" w:rsidRPr="00B2349B">
        <w:rPr>
          <w:rFonts w:ascii="Arial" w:eastAsia=".SFUIText" w:hAnsi="Arial" w:cs="Arial"/>
          <w:color w:val="000000" w:themeColor="text1"/>
          <w:lang w:eastAsia="en-GB"/>
        </w:rPr>
        <w:t xml:space="preserve"> (95% </w:t>
      </w:r>
      <w:r w:rsidR="009A316A" w:rsidRPr="00B2349B">
        <w:rPr>
          <w:rFonts w:ascii="Arial" w:eastAsia=".SFUIText" w:hAnsi="Arial" w:cs="Arial"/>
          <w:color w:val="000000" w:themeColor="text1"/>
          <w:lang w:eastAsia="en-GB"/>
        </w:rPr>
        <w:t>confidence limits</w:t>
      </w:r>
      <w:r w:rsidR="00AF19C2" w:rsidRPr="00B2349B">
        <w:rPr>
          <w:rFonts w:ascii="Arial" w:eastAsia=".SFUIText" w:hAnsi="Arial" w:cs="Arial"/>
          <w:color w:val="000000" w:themeColor="text1"/>
          <w:lang w:eastAsia="en-GB"/>
        </w:rPr>
        <w:t>: 0.</w:t>
      </w:r>
      <w:r w:rsidR="00ED56AA" w:rsidRPr="00B2349B">
        <w:rPr>
          <w:rFonts w:ascii="Arial" w:eastAsia=".SFUIText" w:hAnsi="Arial" w:cs="Arial"/>
          <w:color w:val="000000" w:themeColor="text1"/>
          <w:lang w:eastAsia="en-GB"/>
        </w:rPr>
        <w:t>5</w:t>
      </w:r>
      <w:r w:rsidR="00F33C9B" w:rsidRPr="00B2349B">
        <w:rPr>
          <w:rFonts w:ascii="Arial" w:eastAsia=".SFUIText" w:hAnsi="Arial" w:cs="Arial"/>
          <w:color w:val="000000" w:themeColor="text1"/>
          <w:lang w:eastAsia="en-GB"/>
        </w:rPr>
        <w:t>1</w:t>
      </w:r>
      <w:r w:rsidR="00ED56AA" w:rsidRPr="00B2349B">
        <w:rPr>
          <w:rFonts w:ascii="Arial" w:eastAsia=".SFUIText" w:hAnsi="Arial" w:cs="Arial"/>
          <w:color w:val="000000" w:themeColor="text1"/>
          <w:lang w:eastAsia="en-GB"/>
        </w:rPr>
        <w:t xml:space="preserve"> </w:t>
      </w:r>
      <w:r w:rsidR="00AF19C2" w:rsidRPr="00B2349B">
        <w:rPr>
          <w:rFonts w:ascii="Arial" w:eastAsia=".SFUIText" w:hAnsi="Arial" w:cs="Arial"/>
          <w:color w:val="000000" w:themeColor="text1"/>
          <w:lang w:eastAsia="en-GB"/>
        </w:rPr>
        <w:t xml:space="preserve">to </w:t>
      </w:r>
      <w:r w:rsidR="00ED56AA" w:rsidRPr="00B2349B">
        <w:rPr>
          <w:rFonts w:ascii="Arial" w:eastAsia=".SFUIText" w:hAnsi="Arial" w:cs="Arial"/>
          <w:color w:val="000000" w:themeColor="text1"/>
          <w:lang w:eastAsia="en-GB"/>
        </w:rPr>
        <w:t>0.9</w:t>
      </w:r>
      <w:r w:rsidR="00F33C9B" w:rsidRPr="00B2349B">
        <w:rPr>
          <w:rFonts w:ascii="Arial" w:eastAsia=".SFUIText" w:hAnsi="Arial" w:cs="Arial"/>
          <w:color w:val="000000" w:themeColor="text1"/>
          <w:lang w:eastAsia="en-GB"/>
        </w:rPr>
        <w:t>3</w:t>
      </w:r>
      <w:r w:rsidR="00525528" w:rsidRPr="00B2349B">
        <w:rPr>
          <w:rFonts w:ascii="Arial" w:eastAsia=".SFUIText" w:hAnsi="Arial" w:cs="Arial"/>
          <w:color w:val="000000" w:themeColor="text1"/>
          <w:lang w:eastAsia="en-GB"/>
        </w:rPr>
        <w:t>)</w:t>
      </w:r>
      <w:r w:rsidR="007B2DFC" w:rsidRPr="00B2349B">
        <w:rPr>
          <w:rFonts w:ascii="Arial" w:eastAsia=".SFUIText" w:hAnsi="Arial" w:cs="Arial"/>
          <w:color w:val="000000" w:themeColor="text1"/>
          <w:lang w:eastAsia="en-GB"/>
        </w:rPr>
        <w:t>, indicating substantial agreement</w:t>
      </w:r>
      <w:r w:rsidR="00525528" w:rsidRPr="00B2349B">
        <w:rPr>
          <w:rFonts w:ascii="Arial" w:eastAsia=".SFUIText" w:hAnsi="Arial" w:cs="Arial"/>
          <w:color w:val="000000" w:themeColor="text1"/>
          <w:lang w:eastAsia="en-GB"/>
        </w:rPr>
        <w:t>.</w:t>
      </w:r>
    </w:p>
    <w:p w14:paraId="300F8C8E" w14:textId="77777777" w:rsidR="002C640C" w:rsidRPr="00B2349B" w:rsidRDefault="002C640C" w:rsidP="00BD6986">
      <w:pPr>
        <w:spacing w:line="480" w:lineRule="auto"/>
        <w:jc w:val="both"/>
        <w:rPr>
          <w:rFonts w:ascii="Arial" w:eastAsia=".SFUIText" w:hAnsi="Arial" w:cs="Arial"/>
          <w:color w:val="000000" w:themeColor="text1"/>
          <w:lang w:eastAsia="en-GB"/>
        </w:rPr>
      </w:pPr>
    </w:p>
    <w:p w14:paraId="729DAA3E" w14:textId="65B44ED4" w:rsidR="00A050F7" w:rsidRPr="00B2349B" w:rsidRDefault="00032EB7"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Insert table 1 about here please***</w:t>
      </w:r>
    </w:p>
    <w:p w14:paraId="25C9A33F" w14:textId="77777777" w:rsidR="002C640C" w:rsidRPr="00B2349B" w:rsidRDefault="002C640C" w:rsidP="00BD6986">
      <w:pPr>
        <w:spacing w:line="480" w:lineRule="auto"/>
        <w:jc w:val="both"/>
        <w:rPr>
          <w:rFonts w:ascii="Arial" w:eastAsia=".SFUIText" w:hAnsi="Arial" w:cs="Arial"/>
          <w:color w:val="000000" w:themeColor="text1"/>
          <w:lang w:eastAsia="en-GB"/>
        </w:rPr>
      </w:pPr>
    </w:p>
    <w:p w14:paraId="35FE297F" w14:textId="376B47EE" w:rsidR="007A3F45" w:rsidRPr="00B2349B" w:rsidRDefault="002C640C" w:rsidP="00BD6986">
      <w:pPr>
        <w:spacing w:line="480" w:lineRule="auto"/>
        <w:jc w:val="both"/>
        <w:rPr>
          <w:rFonts w:ascii="Arial" w:eastAsia=".SFUIText" w:hAnsi="Arial" w:cs="Arial"/>
          <w:b/>
          <w:i/>
          <w:color w:val="000000" w:themeColor="text1"/>
          <w:lang w:eastAsia="en-GB"/>
        </w:rPr>
      </w:pPr>
      <w:r w:rsidRPr="00B2349B">
        <w:rPr>
          <w:rFonts w:ascii="Arial" w:eastAsia=".SFUIText" w:hAnsi="Arial" w:cs="Arial"/>
          <w:b/>
          <w:i/>
          <w:color w:val="000000" w:themeColor="text1"/>
          <w:lang w:eastAsia="en-GB"/>
        </w:rPr>
        <w:lastRenderedPageBreak/>
        <w:t>Discussion</w:t>
      </w:r>
      <w:r w:rsidR="00520666" w:rsidRPr="00B2349B">
        <w:rPr>
          <w:rFonts w:ascii="Arial" w:eastAsia=".SFUIText" w:hAnsi="Arial" w:cs="Arial"/>
          <w:b/>
          <w:i/>
          <w:color w:val="000000" w:themeColor="text1"/>
          <w:lang w:eastAsia="en-GB"/>
        </w:rPr>
        <w:t xml:space="preserve"> and implications</w:t>
      </w:r>
    </w:p>
    <w:p w14:paraId="00E03F3C" w14:textId="03FD189B" w:rsidR="00523FE4" w:rsidRPr="00B2349B" w:rsidRDefault="007A3F45"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The aim of this study</w:t>
      </w:r>
      <w:r w:rsidR="005936D9" w:rsidRPr="00B2349B">
        <w:rPr>
          <w:rFonts w:ascii="Arial" w:eastAsia=".SFUIText" w:hAnsi="Arial" w:cs="Arial"/>
          <w:color w:val="000000" w:themeColor="text1"/>
          <w:lang w:eastAsia="en-GB"/>
        </w:rPr>
        <w:t xml:space="preserve"> was</w:t>
      </w:r>
      <w:r w:rsidRPr="00B2349B">
        <w:rPr>
          <w:rFonts w:ascii="Arial" w:eastAsia=".SFUIText" w:hAnsi="Arial" w:cs="Arial"/>
          <w:color w:val="000000" w:themeColor="text1"/>
          <w:lang w:eastAsia="en-GB"/>
        </w:rPr>
        <w:t xml:space="preserve"> to assess </w:t>
      </w:r>
      <w:r w:rsidR="00A648A1" w:rsidRPr="00B2349B">
        <w:rPr>
          <w:rFonts w:ascii="Arial" w:eastAsia=".SFUIText" w:hAnsi="Arial" w:cs="Arial"/>
          <w:color w:val="000000" w:themeColor="text1"/>
          <w:lang w:eastAsia="en-GB"/>
        </w:rPr>
        <w:t xml:space="preserve">the </w:t>
      </w:r>
      <w:r w:rsidRPr="00B2349B">
        <w:rPr>
          <w:rFonts w:ascii="Arial" w:eastAsia=".SFUIText" w:hAnsi="Arial" w:cs="Arial"/>
          <w:color w:val="000000" w:themeColor="text1"/>
          <w:lang w:eastAsia="en-GB"/>
        </w:rPr>
        <w:t xml:space="preserve">agreement between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w:t>
      </w:r>
      <w:r w:rsidR="005936D9" w:rsidRPr="00B2349B">
        <w:rPr>
          <w:rFonts w:ascii="Arial" w:eastAsia=".SFUIText" w:hAnsi="Arial" w:cs="Arial"/>
          <w:color w:val="000000" w:themeColor="text1"/>
          <w:lang w:eastAsia="en-GB"/>
        </w:rPr>
        <w:t>s</w:t>
      </w:r>
      <w:r w:rsidRPr="00B2349B">
        <w:rPr>
          <w:rFonts w:ascii="Arial" w:eastAsia=".SFUIText" w:hAnsi="Arial" w:cs="Arial"/>
          <w:color w:val="000000" w:themeColor="text1"/>
          <w:lang w:eastAsia="en-GB"/>
        </w:rPr>
        <w:t xml:space="preserve"> of quantifying force asymmetry</w:t>
      </w:r>
      <w:r w:rsidR="005936D9" w:rsidRPr="00B2349B">
        <w:rPr>
          <w:rFonts w:ascii="Arial" w:eastAsia=".SFUIText" w:hAnsi="Arial" w:cs="Arial"/>
          <w:color w:val="000000" w:themeColor="text1"/>
          <w:lang w:eastAsia="en-GB"/>
        </w:rPr>
        <w:t xml:space="preserve"> during vertical jumping</w:t>
      </w:r>
      <w:r w:rsidR="00155F5D" w:rsidRPr="00B2349B">
        <w:rPr>
          <w:rFonts w:ascii="Arial" w:eastAsia=".SFUIText" w:hAnsi="Arial" w:cs="Arial"/>
          <w:color w:val="000000" w:themeColor="text1"/>
          <w:lang w:eastAsia="en-GB"/>
        </w:rPr>
        <w:t>. It was hypothesis</w:t>
      </w:r>
      <w:r w:rsidRPr="00B2349B">
        <w:rPr>
          <w:rFonts w:ascii="Arial" w:eastAsia=".SFUIText" w:hAnsi="Arial" w:cs="Arial"/>
          <w:color w:val="000000" w:themeColor="text1"/>
          <w:lang w:eastAsia="en-GB"/>
        </w:rPr>
        <w:t xml:space="preserve">ed that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assessing </w:t>
      </w:r>
      <w:r w:rsidR="003F6B6C" w:rsidRPr="00B2349B">
        <w:rPr>
          <w:rFonts w:ascii="Arial" w:eastAsia=".SFUIText" w:hAnsi="Arial" w:cs="Arial"/>
          <w:color w:val="000000" w:themeColor="text1"/>
          <w:lang w:eastAsia="en-GB"/>
        </w:rPr>
        <w:t xml:space="preserve">force </w:t>
      </w:r>
      <w:r w:rsidRPr="00B2349B">
        <w:rPr>
          <w:rFonts w:ascii="Arial" w:eastAsia=".SFUIText" w:hAnsi="Arial" w:cs="Arial"/>
          <w:color w:val="000000" w:themeColor="text1"/>
          <w:lang w:eastAsia="en-GB"/>
        </w:rPr>
        <w:t xml:space="preserve">asymmetry </w:t>
      </w:r>
      <w:r w:rsidR="005936D9" w:rsidRPr="00B2349B">
        <w:rPr>
          <w:rFonts w:ascii="Arial" w:eastAsia=".SFUIText" w:hAnsi="Arial" w:cs="Arial"/>
          <w:color w:val="000000" w:themeColor="text1"/>
          <w:lang w:eastAsia="en-GB"/>
        </w:rPr>
        <w:t xml:space="preserve">during vertical jumping </w:t>
      </w:r>
      <w:r w:rsidRPr="00B2349B">
        <w:rPr>
          <w:rFonts w:ascii="Arial" w:eastAsia=".SFUIText" w:hAnsi="Arial" w:cs="Arial"/>
          <w:color w:val="000000" w:themeColor="text1"/>
          <w:lang w:eastAsia="en-GB"/>
        </w:rPr>
        <w:t>would agree</w:t>
      </w:r>
      <w:r w:rsidR="00D94E2F" w:rsidRPr="00B2349B">
        <w:rPr>
          <w:rFonts w:ascii="Arial" w:eastAsia=".SFUIText" w:hAnsi="Arial" w:cs="Arial"/>
          <w:color w:val="000000" w:themeColor="text1"/>
          <w:lang w:eastAsia="en-GB"/>
        </w:rPr>
        <w:t xml:space="preserve"> perfectly</w:t>
      </w:r>
      <w:r w:rsidR="005936D9" w:rsidRPr="00B2349B">
        <w:rPr>
          <w:rFonts w:ascii="Arial" w:eastAsia=".SFUIText" w:hAnsi="Arial" w:cs="Arial"/>
          <w:color w:val="000000" w:themeColor="text1"/>
          <w:lang w:eastAsia="en-GB"/>
        </w:rPr>
        <w:t>.</w:t>
      </w:r>
      <w:r w:rsidR="006141A7" w:rsidRPr="00B2349B">
        <w:rPr>
          <w:rFonts w:ascii="Arial" w:eastAsia=".SFUIText" w:hAnsi="Arial" w:cs="Arial"/>
          <w:color w:val="000000" w:themeColor="text1"/>
          <w:lang w:eastAsia="en-GB"/>
        </w:rPr>
        <w:t xml:space="preserve"> </w:t>
      </w:r>
      <w:r w:rsidR="00D94E2F" w:rsidRPr="00B2349B">
        <w:rPr>
          <w:rFonts w:ascii="Arial" w:eastAsia=".SFUIText" w:hAnsi="Arial" w:cs="Arial"/>
          <w:color w:val="000000" w:themeColor="text1"/>
          <w:lang w:eastAsia="en-GB"/>
        </w:rPr>
        <w:t>T</w:t>
      </w:r>
      <w:r w:rsidR="006141A7" w:rsidRPr="00B2349B">
        <w:rPr>
          <w:rFonts w:ascii="Arial" w:eastAsia=".SFUIText" w:hAnsi="Arial" w:cs="Arial"/>
          <w:color w:val="000000" w:themeColor="text1"/>
          <w:lang w:eastAsia="en-GB"/>
        </w:rPr>
        <w:t xml:space="preserve">he results of this study showed </w:t>
      </w:r>
      <w:r w:rsidR="007B2DFC" w:rsidRPr="00B2349B">
        <w:rPr>
          <w:rFonts w:ascii="Arial" w:eastAsia=".SFUIText" w:hAnsi="Arial" w:cs="Arial"/>
          <w:color w:val="000000" w:themeColor="text1"/>
          <w:lang w:eastAsia="en-GB"/>
        </w:rPr>
        <w:t xml:space="preserve">substantial </w:t>
      </w:r>
      <w:r w:rsidR="006141A7" w:rsidRPr="00B2349B">
        <w:rPr>
          <w:rFonts w:ascii="Arial" w:eastAsia=".SFUIText" w:hAnsi="Arial" w:cs="Arial"/>
          <w:color w:val="000000" w:themeColor="text1"/>
          <w:lang w:eastAsia="en-GB"/>
        </w:rPr>
        <w:t xml:space="preserve">agreement between the </w:t>
      </w:r>
      <w:r w:rsidR="00D94E2F" w:rsidRPr="00B2349B">
        <w:rPr>
          <w:rFonts w:ascii="Arial" w:eastAsia=".SFUIText" w:hAnsi="Arial" w:cs="Arial"/>
          <w:color w:val="000000" w:themeColor="text1"/>
          <w:lang w:eastAsia="en-GB"/>
        </w:rPr>
        <w:t xml:space="preserve">two </w:t>
      </w:r>
      <w:r w:rsidR="006141A7" w:rsidRPr="00B2349B">
        <w:rPr>
          <w:rFonts w:ascii="Arial" w:eastAsia=".SFUIText" w:hAnsi="Arial" w:cs="Arial"/>
          <w:color w:val="000000" w:themeColor="text1"/>
          <w:lang w:eastAsia="en-GB"/>
        </w:rPr>
        <w:t>methods of assessing force asymmetry during vertical jumping.</w:t>
      </w:r>
      <w:r w:rsidR="007B2DFC" w:rsidRPr="00B2349B">
        <w:rPr>
          <w:rFonts w:ascii="Arial" w:eastAsia=".SFUIText" w:hAnsi="Arial" w:cs="Arial"/>
          <w:color w:val="000000" w:themeColor="text1"/>
          <w:lang w:eastAsia="en-GB"/>
        </w:rPr>
        <w:t xml:space="preserve"> </w:t>
      </w:r>
      <w:r w:rsidR="00D94E2F" w:rsidRPr="00B2349B">
        <w:rPr>
          <w:rFonts w:ascii="Arial" w:eastAsia=".SFUIText" w:hAnsi="Arial" w:cs="Arial"/>
          <w:color w:val="000000" w:themeColor="text1"/>
          <w:lang w:eastAsia="en-GB"/>
        </w:rPr>
        <w:t xml:space="preserve">However, while substantial agreement suggests a positive outcome, the </w:t>
      </w:r>
      <w:r w:rsidR="007B2DFC" w:rsidRPr="00B2349B">
        <w:rPr>
          <w:rFonts w:ascii="Arial" w:eastAsia=".SFUIText" w:hAnsi="Arial" w:cs="Arial"/>
          <w:color w:val="000000" w:themeColor="text1"/>
          <w:lang w:eastAsia="en-GB"/>
        </w:rPr>
        <w:t xml:space="preserve">hypothesis </w:t>
      </w:r>
      <w:r w:rsidR="00D94E2F" w:rsidRPr="00B2349B">
        <w:rPr>
          <w:rFonts w:ascii="Arial" w:eastAsia=".SFUIText" w:hAnsi="Arial" w:cs="Arial"/>
          <w:color w:val="000000" w:themeColor="text1"/>
          <w:lang w:eastAsia="en-GB"/>
        </w:rPr>
        <w:t xml:space="preserve">must be </w:t>
      </w:r>
      <w:r w:rsidR="007B2DFC" w:rsidRPr="00B2349B">
        <w:rPr>
          <w:rFonts w:ascii="Arial" w:eastAsia=".SFUIText" w:hAnsi="Arial" w:cs="Arial"/>
          <w:color w:val="000000" w:themeColor="text1"/>
          <w:lang w:eastAsia="en-GB"/>
        </w:rPr>
        <w:t xml:space="preserve">rejected because these methods did not agree perfectly. </w:t>
      </w:r>
    </w:p>
    <w:p w14:paraId="4EE38C8C" w14:textId="77777777" w:rsidR="003F6B6C" w:rsidRPr="00B2349B" w:rsidRDefault="003F6B6C" w:rsidP="00BD6986">
      <w:pPr>
        <w:spacing w:line="480" w:lineRule="auto"/>
        <w:jc w:val="both"/>
        <w:rPr>
          <w:rFonts w:ascii="Arial" w:eastAsia=".SFUIText" w:hAnsi="Arial" w:cs="Arial"/>
          <w:color w:val="000000" w:themeColor="text1"/>
          <w:lang w:eastAsia="en-GB"/>
        </w:rPr>
      </w:pPr>
    </w:p>
    <w:p w14:paraId="0A93BC17" w14:textId="6D97810A" w:rsidR="003F6B6C" w:rsidRPr="00B2349B" w:rsidRDefault="003F6B6C"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 xml:space="preserve">While the results of this study show that there was substantial agreement between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assessing force asymmetry during vertical jumping, it is important to note that this means that </w:t>
      </w:r>
      <w:r w:rsidR="00ED56AA" w:rsidRPr="00B2349B">
        <w:rPr>
          <w:rFonts w:ascii="Arial" w:eastAsia=".SFUIText" w:hAnsi="Arial" w:cs="Arial"/>
          <w:color w:val="000000" w:themeColor="text1"/>
          <w:lang w:eastAsia="en-GB"/>
        </w:rPr>
        <w:t>28</w:t>
      </w:r>
      <w:r w:rsidRPr="00B2349B">
        <w:rPr>
          <w:rFonts w:ascii="Arial" w:eastAsia=".SFUIText" w:hAnsi="Arial" w:cs="Arial"/>
          <w:color w:val="000000" w:themeColor="text1"/>
          <w:lang w:eastAsia="en-GB"/>
        </w:rPr>
        <w:t>-</w:t>
      </w:r>
      <w:r w:rsidR="00ED56AA" w:rsidRPr="00B2349B">
        <w:rPr>
          <w:rFonts w:ascii="Arial" w:eastAsia=".SFUIText" w:hAnsi="Arial" w:cs="Arial"/>
          <w:color w:val="000000" w:themeColor="text1"/>
          <w:lang w:eastAsia="en-GB"/>
        </w:rPr>
        <w:t>33</w:t>
      </w:r>
      <w:r w:rsidRPr="00B2349B">
        <w:rPr>
          <w:rFonts w:ascii="Arial" w:eastAsia=".SFUIText" w:hAnsi="Arial" w:cs="Arial"/>
          <w:color w:val="000000" w:themeColor="text1"/>
          <w:lang w:eastAsia="en-GB"/>
        </w:rPr>
        <w:t xml:space="preserve">% of the cases in the present study did not agree. From an applied perspective, this means that if practitioners use these methods interchangeably </w:t>
      </w:r>
      <w:r w:rsidR="00691549" w:rsidRPr="00B2349B">
        <w:rPr>
          <w:rFonts w:ascii="Arial" w:eastAsia=".SFUIText" w:hAnsi="Arial" w:cs="Arial"/>
          <w:color w:val="000000" w:themeColor="text1"/>
          <w:lang w:eastAsia="en-GB"/>
        </w:rPr>
        <w:t xml:space="preserve">significant confusion could surround the assessment of force asymmetry in </w:t>
      </w:r>
      <w:r w:rsidRPr="00B2349B">
        <w:rPr>
          <w:rFonts w:ascii="Arial" w:eastAsia=".SFUIText" w:hAnsi="Arial" w:cs="Arial"/>
          <w:color w:val="000000" w:themeColor="text1"/>
          <w:lang w:eastAsia="en-GB"/>
        </w:rPr>
        <w:t xml:space="preserve">around one </w:t>
      </w:r>
      <w:r w:rsidR="00ED56AA" w:rsidRPr="00B2349B">
        <w:rPr>
          <w:rFonts w:ascii="Arial" w:eastAsia=".SFUIText" w:hAnsi="Arial" w:cs="Arial"/>
          <w:color w:val="000000" w:themeColor="text1"/>
          <w:lang w:eastAsia="en-GB"/>
        </w:rPr>
        <w:t xml:space="preserve">third </w:t>
      </w:r>
      <w:r w:rsidRPr="00B2349B">
        <w:rPr>
          <w:rFonts w:ascii="Arial" w:eastAsia=".SFUIText" w:hAnsi="Arial" w:cs="Arial"/>
          <w:color w:val="000000" w:themeColor="text1"/>
          <w:lang w:eastAsia="en-GB"/>
        </w:rPr>
        <w:t>of their athletes. This could have serious implications for the athlete physical preparation and rehabilitation process. Therefore, we strongly recommend that these methods are not used interchangeably. Instead practitioners should decide on which approach they use based on the relative merits of each.</w:t>
      </w:r>
    </w:p>
    <w:p w14:paraId="762849C6" w14:textId="77777777" w:rsidR="00D94E2F" w:rsidRPr="00B2349B" w:rsidRDefault="00D94E2F" w:rsidP="00BD6986">
      <w:pPr>
        <w:spacing w:line="480" w:lineRule="auto"/>
        <w:jc w:val="both"/>
        <w:rPr>
          <w:rFonts w:ascii="Arial" w:eastAsia=".SFUIText" w:hAnsi="Arial" w:cs="Arial"/>
          <w:color w:val="000000" w:themeColor="text1"/>
          <w:lang w:eastAsia="en-GB"/>
        </w:rPr>
      </w:pPr>
    </w:p>
    <w:p w14:paraId="4A9C60D9" w14:textId="6AAC17AD" w:rsidR="003F6B6C" w:rsidRPr="00B2349B" w:rsidRDefault="003F6B6C"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To the authors’ knowledge</w:t>
      </w:r>
      <w:r w:rsidR="00A648A1" w:rsidRPr="00B2349B">
        <w:rPr>
          <w:rFonts w:ascii="Arial" w:eastAsia=".SFUIText" w:hAnsi="Arial" w:cs="Arial"/>
          <w:color w:val="000000" w:themeColor="text1"/>
          <w:lang w:eastAsia="en-GB"/>
        </w:rPr>
        <w:t>,</w:t>
      </w:r>
      <w:r w:rsidRPr="00B2349B">
        <w:rPr>
          <w:rFonts w:ascii="Arial" w:eastAsia=".SFUIText" w:hAnsi="Arial" w:cs="Arial"/>
          <w:color w:val="000000" w:themeColor="text1"/>
          <w:lang w:eastAsia="en-GB"/>
        </w:rPr>
        <w:t xml:space="preserve"> none of the research</w:t>
      </w:r>
      <w:r w:rsidR="2018B070" w:rsidRPr="00B2349B">
        <w:rPr>
          <w:rFonts w:ascii="Arial" w:eastAsia=".SFUIText" w:hAnsi="Arial" w:cs="Arial"/>
          <w:color w:val="000000" w:themeColor="text1"/>
          <w:lang w:eastAsia="en-GB"/>
        </w:rPr>
        <w:t>ers</w:t>
      </w:r>
      <w:r w:rsidRPr="00B2349B">
        <w:rPr>
          <w:rFonts w:ascii="Arial" w:eastAsia=".SFUIText" w:hAnsi="Arial" w:cs="Arial"/>
          <w:color w:val="000000" w:themeColor="text1"/>
          <w:lang w:eastAsia="en-GB"/>
        </w:rPr>
        <w:t xml:space="preserve"> that ha</w:t>
      </w:r>
      <w:r w:rsidR="32A65E71" w:rsidRPr="00B2349B">
        <w:rPr>
          <w:rFonts w:ascii="Arial" w:eastAsia=".SFUIText" w:hAnsi="Arial" w:cs="Arial"/>
          <w:color w:val="000000" w:themeColor="text1"/>
          <w:lang w:eastAsia="en-GB"/>
        </w:rPr>
        <w:t>ve</w:t>
      </w:r>
      <w:r w:rsidRPr="00B2349B">
        <w:rPr>
          <w:rFonts w:ascii="Arial" w:eastAsia=".SFUIText" w:hAnsi="Arial" w:cs="Arial"/>
          <w:color w:val="000000" w:themeColor="text1"/>
          <w:lang w:eastAsia="en-GB"/>
        </w:rPr>
        <w:t xml:space="preserve"> used peak force to quantify force asymmetry during vertical jumping ha</w:t>
      </w:r>
      <w:r w:rsidR="32A65E71" w:rsidRPr="00B2349B">
        <w:rPr>
          <w:rFonts w:ascii="Arial" w:eastAsia=".SFUIText" w:hAnsi="Arial" w:cs="Arial"/>
          <w:color w:val="000000" w:themeColor="text1"/>
          <w:lang w:eastAsia="en-GB"/>
        </w:rPr>
        <w:t>ve</w:t>
      </w:r>
      <w:r w:rsidRPr="00B2349B">
        <w:rPr>
          <w:rFonts w:ascii="Arial" w:eastAsia=".SFUIText" w:hAnsi="Arial" w:cs="Arial"/>
          <w:color w:val="000000" w:themeColor="text1"/>
          <w:lang w:eastAsia="en-GB"/>
        </w:rPr>
        <w:t xml:space="preserve"> explained why they have done so</w:t>
      </w:r>
      <w:r w:rsidR="004F78BB" w:rsidRPr="00B2349B">
        <w:rPr>
          <w:rFonts w:ascii="Arial" w:eastAsia=".SFUIText" w:hAnsi="Arial" w:cs="Arial"/>
          <w:color w:val="000000" w:themeColor="text1"/>
          <w:lang w:eastAsia="en-GB"/>
        </w:rPr>
        <w:t xml:space="preserve"> </w:t>
      </w:r>
      <w:r w:rsidR="004F78BB"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QmVuamFudXZhdHJhIGV0IGFsLiwgMjAxMzsgQ2Vyb25pLCBNYXJ0aW4s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</w:fldData>
        </w:fldChar>
      </w:r>
      <w:r w:rsidR="005A6DF0" w:rsidRPr="00B2349B">
        <w:rPr>
          <w:rFonts w:ascii="Arial" w:eastAsia=".SFUIText" w:hAnsi="Arial" w:cs="Arial"/>
          <w:color w:val="000000" w:themeColor="text1"/>
          <w:lang w:eastAsia="en-GB"/>
        </w:rPr>
        <w:instrText xml:space="preserve"> ADDIN EN.CITE </w:instrText>
      </w:r>
      <w:r w:rsidR="005A6DF0" w:rsidRPr="00B2349B">
        <w:rPr>
          <w:rFonts w:ascii="Arial" w:eastAsia=".SFUIText" w:hAnsi="Arial" w:cs="Arial"/>
          <w:color w:val="000000" w:themeColor="text1"/>
          <w:lang w:eastAsia="en-GB"/>
        </w:rPr>
        <w:fldChar w:fldCharType="begin">
          <w:fldData xml:space="preserve">PEVuZE5vdGU+PENpdGU+PEF1dGhvcj5CYWlsZXk8L0F1dGhvcj48WWVhcj4yMDE1PC9ZZWFyPjxS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</w:fldData>
        </w:fldChar>
      </w:r>
      <w:r w:rsidR="005A6DF0" w:rsidRPr="00B2349B">
        <w:rPr>
          <w:rFonts w:ascii="Arial" w:eastAsia=".SFUIText" w:hAnsi="Arial" w:cs="Arial"/>
          <w:color w:val="000000" w:themeColor="text1"/>
          <w:lang w:eastAsia="en-GB"/>
        </w:rPr>
        <w:instrText xml:space="preserve"> ADDIN EN.CITE.DATA </w:instrText>
      </w:r>
      <w:r w:rsidR="005A6DF0" w:rsidRPr="00B2349B">
        <w:rPr>
          <w:rFonts w:ascii="Arial" w:eastAsia=".SFUIText" w:hAnsi="Arial" w:cs="Arial"/>
          <w:color w:val="000000" w:themeColor="text1"/>
          <w:lang w:eastAsia="en-GB"/>
        </w:rPr>
      </w:r>
      <w:r w:rsidR="005A6DF0" w:rsidRPr="00B2349B">
        <w:rPr>
          <w:rFonts w:ascii="Arial" w:eastAsia=".SFUIText" w:hAnsi="Arial" w:cs="Arial"/>
          <w:color w:val="000000" w:themeColor="text1"/>
          <w:lang w:eastAsia="en-GB"/>
        </w:rPr>
        <w:fldChar w:fldCharType="end"/>
      </w:r>
      <w:r w:rsidR="004F78BB" w:rsidRPr="00B2349B">
        <w:rPr>
          <w:rFonts w:ascii="Arial" w:eastAsia=".SFUIText" w:hAnsi="Arial" w:cs="Arial"/>
          <w:color w:val="000000" w:themeColor="text1"/>
          <w:lang w:eastAsia="en-GB"/>
        </w:rPr>
      </w:r>
      <w:r w:rsidR="004F78BB" w:rsidRPr="00B2349B">
        <w:rPr>
          <w:rFonts w:ascii="Arial" w:eastAsia=".SFUIText" w:hAnsi="Arial" w:cs="Arial"/>
          <w:color w:val="000000" w:themeColor="text1"/>
          <w:lang w:eastAsia="en-GB"/>
        </w:rPr>
        <w:fldChar w:fldCharType="separate"/>
      </w:r>
      <w:r w:rsidR="004F78BB" w:rsidRPr="00B2349B">
        <w:rPr>
          <w:rFonts w:ascii="Arial" w:eastAsia=".SFUIText" w:hAnsi="Arial" w:cs="Arial"/>
          <w:noProof/>
          <w:color w:val="000000" w:themeColor="text1"/>
          <w:lang w:eastAsia="en-GB"/>
        </w:rPr>
        <w:t xml:space="preserve">(Bailey et al., 2015; Bell et al., 2014; Benjanuvatra et al., 2013; Ceroni, Martin, Delhumeau, &amp; Farpour-Lambert, 2012; Hoffman, Ratamess, Klatt, Faigenbaum, &amp; Kang, 2007; Impellizzeri et al., 2007; Menzel et al., 2013; Newton et al., 2006; </w:t>
      </w:r>
      <w:r w:rsidR="004F78BB" w:rsidRPr="00B2349B">
        <w:rPr>
          <w:rFonts w:ascii="Arial" w:eastAsia=".SFUIText" w:hAnsi="Arial" w:cs="Arial"/>
          <w:noProof/>
          <w:color w:val="000000" w:themeColor="text1"/>
          <w:lang w:eastAsia="en-GB"/>
        </w:rPr>
        <w:lastRenderedPageBreak/>
        <w:t>Patterson et al., 2009; Suchomel, Sato, DeWeese, Ebben, &amp; Stone, 2016)</w:t>
      </w:r>
      <w:r w:rsidR="004F78BB" w:rsidRPr="00B2349B">
        <w:rPr>
          <w:rFonts w:ascii="Arial" w:eastAsia=".SFUIText" w:hAnsi="Arial" w:cs="Arial"/>
          <w:color w:val="000000" w:themeColor="text1"/>
          <w:lang w:eastAsia="en-GB"/>
        </w:rPr>
        <w:fldChar w:fldCharType="end"/>
      </w:r>
      <w:r w:rsidR="00B130AA" w:rsidRPr="00B2349B">
        <w:rPr>
          <w:rFonts w:ascii="Arial" w:hAnsi="Arial" w:cs="Arial"/>
          <w:color w:val="000000" w:themeColor="text1"/>
        </w:rPr>
        <w:t>.</w:t>
      </w:r>
      <w:r w:rsidRPr="00B2349B">
        <w:rPr>
          <w:rFonts w:ascii="Arial" w:eastAsia=".SFUIText" w:hAnsi="Arial" w:cs="Arial"/>
          <w:color w:val="000000" w:themeColor="text1"/>
          <w:lang w:eastAsia="en-GB"/>
        </w:rPr>
        <w:t xml:space="preserve"> In the present study</w:t>
      </w:r>
      <w:r w:rsidR="00A648A1" w:rsidRPr="00B2349B">
        <w:rPr>
          <w:rFonts w:ascii="Arial" w:eastAsia=".SFUIText" w:hAnsi="Arial" w:cs="Arial"/>
          <w:color w:val="000000" w:themeColor="text1"/>
          <w:lang w:eastAsia="en-GB"/>
        </w:rPr>
        <w:t>,</w:t>
      </w:r>
      <w:r w:rsidRPr="00B2349B">
        <w:rPr>
          <w:rFonts w:ascii="Arial" w:eastAsia=".SFUIText" w:hAnsi="Arial" w:cs="Arial"/>
          <w:color w:val="000000" w:themeColor="text1"/>
          <w:lang w:eastAsia="en-GB"/>
        </w:rPr>
        <w:t xml:space="preserve"> peak force represented the highest force recorded over one sample during the phase of interest. It</w:t>
      </w:r>
      <w:r w:rsidR="000A59A9" w:rsidRPr="00B2349B">
        <w:rPr>
          <w:rFonts w:ascii="Arial" w:eastAsia=".SFUIText" w:hAnsi="Arial" w:cs="Arial"/>
          <w:color w:val="000000" w:themeColor="text1"/>
          <w:lang w:eastAsia="en-GB"/>
        </w:rPr>
        <w:t xml:space="preserve"> i</w:t>
      </w:r>
      <w:r w:rsidRPr="00B2349B">
        <w:rPr>
          <w:rFonts w:ascii="Arial" w:eastAsia=".SFUIText" w:hAnsi="Arial" w:cs="Arial"/>
          <w:color w:val="000000" w:themeColor="text1"/>
          <w:lang w:eastAsia="en-GB"/>
        </w:rPr>
        <w:t>s important to note that because we used a sampling frequency of 1000 Hz peak force represents the highest force applied over 1 ms. Therefore</w:t>
      </w:r>
      <w:r w:rsidR="00520666" w:rsidRPr="00B2349B">
        <w:rPr>
          <w:rFonts w:ascii="Arial" w:eastAsia=".SFUIText" w:hAnsi="Arial" w:cs="Arial"/>
          <w:color w:val="000000" w:themeColor="text1"/>
          <w:lang w:eastAsia="en-GB"/>
        </w:rPr>
        <w:t>,</w:t>
      </w:r>
      <w:r w:rsidRPr="00B2349B">
        <w:rPr>
          <w:rFonts w:ascii="Arial" w:eastAsia=".SFUIText" w:hAnsi="Arial" w:cs="Arial"/>
          <w:color w:val="000000" w:themeColor="text1"/>
          <w:lang w:eastAsia="en-GB"/>
        </w:rPr>
        <w:t xml:space="preserve"> the practitioner should decide whether </w:t>
      </w:r>
      <w:r w:rsidR="000A59A9" w:rsidRPr="00B2349B">
        <w:rPr>
          <w:rFonts w:ascii="Arial" w:eastAsia=".SFUIText" w:hAnsi="Arial" w:cs="Arial"/>
          <w:color w:val="000000" w:themeColor="text1"/>
          <w:lang w:eastAsia="en-GB"/>
        </w:rPr>
        <w:t>differences in the forces applied by the left and right side over 1 ms provide</w:t>
      </w:r>
      <w:r w:rsidRPr="00B2349B">
        <w:rPr>
          <w:rFonts w:ascii="Arial" w:eastAsia=".SFUIText" w:hAnsi="Arial" w:cs="Arial"/>
          <w:color w:val="000000" w:themeColor="text1"/>
          <w:lang w:eastAsia="en-GB"/>
        </w:rPr>
        <w:t xml:space="preserve"> enough information to quantify force asymmetry. The literature awaits a rationale for the use of this approach.</w:t>
      </w:r>
      <w:r w:rsidR="009771BC" w:rsidRPr="00B2349B">
        <w:rPr>
          <w:rFonts w:ascii="Arial" w:eastAsia=".SFUIText" w:hAnsi="Arial" w:cs="Arial"/>
          <w:color w:val="000000" w:themeColor="text1"/>
          <w:lang w:eastAsia="en-GB"/>
        </w:rPr>
        <w:t xml:space="preserve"> However, it should be noted that the peak force method provides insight into the symmetry strategy</w:t>
      </w:r>
      <w:r w:rsidR="00155F5D" w:rsidRPr="00B2349B">
        <w:rPr>
          <w:rFonts w:ascii="Arial" w:eastAsia=".SFUIText" w:hAnsi="Arial" w:cs="Arial"/>
          <w:color w:val="000000" w:themeColor="text1"/>
          <w:lang w:eastAsia="en-GB"/>
        </w:rPr>
        <w:t xml:space="preserve"> that an athlete uses to maximis</w:t>
      </w:r>
      <w:r w:rsidR="009771BC" w:rsidRPr="00B2349B">
        <w:rPr>
          <w:rFonts w:ascii="Arial" w:eastAsia=".SFUIText" w:hAnsi="Arial" w:cs="Arial"/>
          <w:color w:val="000000" w:themeColor="text1"/>
          <w:lang w:eastAsia="en-GB"/>
        </w:rPr>
        <w:t>e their force application during CMJ.</w:t>
      </w:r>
    </w:p>
    <w:p w14:paraId="5C65B35D" w14:textId="77777777" w:rsidR="003F6B6C" w:rsidRPr="00B2349B" w:rsidRDefault="003F6B6C" w:rsidP="00BD6986">
      <w:pPr>
        <w:spacing w:line="480" w:lineRule="auto"/>
        <w:jc w:val="both"/>
        <w:rPr>
          <w:rFonts w:ascii="Arial" w:eastAsia=".SFUIText" w:hAnsi="Arial" w:cs="Arial"/>
          <w:color w:val="000000" w:themeColor="text1"/>
          <w:lang w:eastAsia="en-GB"/>
        </w:rPr>
      </w:pPr>
    </w:p>
    <w:p w14:paraId="7A7D0058" w14:textId="7B38514F" w:rsidR="003F6B6C" w:rsidRPr="00B2349B" w:rsidRDefault="003F6B6C"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t>In the present study mean force represented force averaged over the phase of interest. It has been suggested that this</w:t>
      </w:r>
      <w:r w:rsidR="000A59A9" w:rsidRPr="00B2349B">
        <w:rPr>
          <w:rFonts w:ascii="Arial" w:eastAsia=".SFUIText" w:hAnsi="Arial" w:cs="Arial"/>
          <w:color w:val="000000" w:themeColor="text1"/>
          <w:lang w:eastAsia="en-GB"/>
        </w:rPr>
        <w:t xml:space="preserve"> sort of</w:t>
      </w:r>
      <w:r w:rsidRPr="00B2349B">
        <w:rPr>
          <w:rFonts w:ascii="Arial" w:eastAsia=".SFUIText" w:hAnsi="Arial" w:cs="Arial"/>
          <w:color w:val="000000" w:themeColor="text1"/>
          <w:lang w:eastAsia="en-GB"/>
        </w:rPr>
        <w:t xml:space="preserve"> approach might provide a more robust approach </w:t>
      </w:r>
      <w:r w:rsidR="000A59A9" w:rsidRPr="00B2349B">
        <w:rPr>
          <w:rFonts w:ascii="Arial" w:eastAsia=".SFUIText" w:hAnsi="Arial" w:cs="Arial"/>
          <w:color w:val="000000" w:themeColor="text1"/>
          <w:lang w:eastAsia="en-GB"/>
        </w:rPr>
        <w:t xml:space="preserve">of </w:t>
      </w:r>
      <w:r w:rsidRPr="00B2349B">
        <w:rPr>
          <w:rFonts w:ascii="Arial" w:eastAsia=".SFUIText" w:hAnsi="Arial" w:cs="Arial"/>
          <w:color w:val="000000" w:themeColor="text1"/>
          <w:lang w:eastAsia="en-GB"/>
        </w:rPr>
        <w:t>assessing force asymmetry</w:t>
      </w:r>
      <w:r w:rsidR="000A59A9" w:rsidRPr="00B2349B">
        <w:rPr>
          <w:rFonts w:ascii="Arial" w:eastAsia=".SFUIText" w:hAnsi="Arial" w:cs="Arial"/>
          <w:color w:val="000000" w:themeColor="text1"/>
          <w:lang w:eastAsia="en-GB"/>
        </w:rPr>
        <w:t xml:space="preserve"> because it considers the entire phase of interest</w:t>
      </w:r>
      <w:r w:rsidR="006369CC" w:rsidRPr="00B2349B">
        <w:rPr>
          <w:rFonts w:ascii="Arial" w:eastAsia=".SFUIText" w:hAnsi="Arial" w:cs="Arial"/>
          <w:color w:val="000000" w:themeColor="text1"/>
          <w:lang w:eastAsia="en-GB"/>
        </w:rPr>
        <w:t xml:space="preserve"> </w:t>
      </w:r>
      <w:r w:rsidR="006369CC" w:rsidRPr="00B2349B">
        <w:rPr>
          <w:rFonts w:ascii="Arial" w:eastAsia=".SFUIText" w:hAnsi="Arial" w:cs="Arial"/>
          <w:color w:val="000000" w:themeColor="text1"/>
          <w:lang w:eastAsia="en-GB"/>
        </w:rPr>
        <w:fldChar w:fldCharType="begin"/>
      </w:r>
      <w:r w:rsidR="005A6DF0" w:rsidRPr="00B2349B">
        <w:rPr>
          <w:rFonts w:ascii="Arial" w:eastAsia=".SFUIText" w:hAnsi="Arial" w:cs="Arial"/>
          <w:color w:val="000000" w:themeColor="text1"/>
          <w:lang w:eastAsia="en-GB"/>
        </w:rPr>
        <w:instrText xml:space="preserve"> ADDIN EN.CITE &lt;EndNote&gt;&lt;Cite&gt;&lt;Author&gt;Flanagan&lt;/Author&gt;&lt;Year&gt;2007&lt;/Year&gt;&lt;RecNum&gt;399&lt;/RecNum&gt;&lt;DisplayText&gt;(Flanagan &amp;amp; Salem, 2007)&lt;/DisplayText&gt;&lt;record&gt;&lt;rec-number&gt;399&lt;/rec-number&gt;&lt;foreign-keys&gt;&lt;key app="EN" db-id="ad9we95ai0rzvzez2wpxx2ryrs0awvt2dre5" timestamp="1510418857"&gt;399&lt;/key&gt;&lt;/foreign-keys&gt;&lt;ref-type name="Journal Article"&gt;17&lt;/ref-type&gt;&lt;contributors&gt;&lt;authors&gt;&lt;author&gt;Flanagan, SP&lt;/author&gt;&lt;author&gt;Salem, GJ&lt;/author&gt;&lt;/authors&gt;&lt;/contributors&gt;&lt;titles&gt;&lt;title&gt;Bilateral differences in the net joint torques during the squat exercise&lt;/title&gt;&lt;secondary-title&gt;The Journal of Strength and Conditioning Research&lt;/secondary-title&gt;&lt;alt-title&gt;J Strength Cond Res&lt;/alt-title&gt;&lt;/titles&gt;&lt;periodical&gt;&lt;full-title&gt;The Journal of Strength and Conditioning Research&lt;/full-title&gt;&lt;/periodical&gt;&lt;alt-periodical&gt;&lt;full-title&gt;J Strength Cond Res&lt;/full-title&gt;&lt;/alt-periodical&gt;&lt;pages&gt;1220-1226&lt;/pages&gt;&lt;volume&gt;21&lt;/volume&gt;&lt;number&gt;4&lt;/number&gt;&lt;dates&gt;&lt;year&gt;2007&lt;/year&gt;&lt;/dates&gt;&lt;urls&gt;&lt;/urls&gt;&lt;/record&gt;&lt;/Cite&gt;&lt;/EndNote&gt;</w:instrText>
      </w:r>
      <w:r w:rsidR="006369CC" w:rsidRPr="00B2349B">
        <w:rPr>
          <w:rFonts w:ascii="Arial" w:eastAsia=".SFUIText" w:hAnsi="Arial" w:cs="Arial"/>
          <w:color w:val="000000" w:themeColor="text1"/>
          <w:lang w:eastAsia="en-GB"/>
        </w:rPr>
        <w:fldChar w:fldCharType="separate"/>
      </w:r>
      <w:r w:rsidR="006369CC" w:rsidRPr="00B2349B">
        <w:rPr>
          <w:rFonts w:ascii="Arial" w:eastAsia=".SFUIText" w:hAnsi="Arial" w:cs="Arial"/>
          <w:noProof/>
          <w:color w:val="000000" w:themeColor="text1"/>
          <w:lang w:eastAsia="en-GB"/>
        </w:rPr>
        <w:t>(Flanagan &amp; Salem, 2007)</w:t>
      </w:r>
      <w:r w:rsidR="006369CC" w:rsidRPr="00B2349B">
        <w:rPr>
          <w:rFonts w:ascii="Arial" w:eastAsia=".SFUIText" w:hAnsi="Arial" w:cs="Arial"/>
          <w:color w:val="000000" w:themeColor="text1"/>
          <w:lang w:eastAsia="en-GB"/>
        </w:rPr>
        <w:fldChar w:fldCharType="end"/>
      </w:r>
      <w:r w:rsidR="00B130AA" w:rsidRPr="00B2349B">
        <w:rPr>
          <w:rFonts w:ascii="Arial" w:eastAsia=".SFUIText" w:hAnsi="Arial" w:cs="Arial"/>
          <w:color w:val="000000" w:themeColor="text1"/>
          <w:lang w:eastAsia="en-GB"/>
        </w:rPr>
        <w:t>.</w:t>
      </w:r>
      <w:r w:rsidR="000A59A9" w:rsidRPr="00B2349B">
        <w:rPr>
          <w:rFonts w:ascii="Arial" w:eastAsia=".SFUIText" w:hAnsi="Arial" w:cs="Arial"/>
          <w:color w:val="000000" w:themeColor="text1"/>
          <w:lang w:eastAsia="en-GB"/>
        </w:rPr>
        <w:t xml:space="preserve"> Therefore, it could be argued that the mean force approach provides a more complete picture of force asymmetry. However, it should also be reiterated that only one study has suggested averaging variable(s) of interest over the phase(s) of interest</w:t>
      </w:r>
      <w:r w:rsidR="006369CC" w:rsidRPr="00B2349B">
        <w:rPr>
          <w:rFonts w:ascii="Arial" w:eastAsia=".SFUIText" w:hAnsi="Arial" w:cs="Arial"/>
          <w:color w:val="000000" w:themeColor="text1"/>
          <w:lang w:eastAsia="en-GB"/>
        </w:rPr>
        <w:t xml:space="preserve"> </w:t>
      </w:r>
      <w:r w:rsidR="006369CC" w:rsidRPr="00B2349B">
        <w:rPr>
          <w:rFonts w:ascii="Arial" w:eastAsia=".SFUIText" w:hAnsi="Arial" w:cs="Arial"/>
          <w:color w:val="000000" w:themeColor="text1"/>
          <w:lang w:eastAsia="en-GB"/>
        </w:rPr>
        <w:fldChar w:fldCharType="begin"/>
      </w:r>
      <w:r w:rsidR="005A6DF0" w:rsidRPr="00B2349B">
        <w:rPr>
          <w:rFonts w:ascii="Arial" w:eastAsia=".SFUIText" w:hAnsi="Arial" w:cs="Arial"/>
          <w:color w:val="000000" w:themeColor="text1"/>
          <w:lang w:eastAsia="en-GB"/>
        </w:rPr>
        <w:instrText xml:space="preserve"> ADDIN EN.CITE &lt;EndNote&gt;&lt;Cite&gt;&lt;Author&gt;Flanagan&lt;/Author&gt;&lt;Year&gt;2007&lt;/Year&gt;&lt;RecNum&gt;399&lt;/RecNum&gt;&lt;DisplayText&gt;(Flanagan &amp;amp; Salem, 2007)&lt;/DisplayText&gt;&lt;record&gt;&lt;rec-number&gt;399&lt;/rec-number&gt;&lt;foreign-keys&gt;&lt;key app="EN" db-id="ad9we95ai0rzvzez2wpxx2ryrs0awvt2dre5" timestamp="1510418857"&gt;399&lt;/key&gt;&lt;/foreign-keys&gt;&lt;ref-type name="Journal Article"&gt;17&lt;/ref-type&gt;&lt;contributors&gt;&lt;authors&gt;&lt;author&gt;Flanagan, SP&lt;/author&gt;&lt;author&gt;Salem, GJ&lt;/author&gt;&lt;/authors&gt;&lt;/contributors&gt;&lt;titles&gt;&lt;title&gt;Bilateral differences in the net joint torques during the squat exercise&lt;/title&gt;&lt;secondary-title&gt;The Journal of Strength and Conditioning Research&lt;/secondary-title&gt;&lt;alt-title&gt;J Strength Cond Res&lt;/alt-title&gt;&lt;/titles&gt;&lt;periodical&gt;&lt;full-title&gt;The Journal of Strength and Conditioning Research&lt;/full-title&gt;&lt;/periodical&gt;&lt;alt-periodical&gt;&lt;full-title&gt;J Strength Cond Res&lt;/full-title&gt;&lt;/alt-periodical&gt;&lt;pages&gt;1220-1226&lt;/pages&gt;&lt;volume&gt;21&lt;/volume&gt;&lt;number&gt;4&lt;/number&gt;&lt;dates&gt;&lt;year&gt;2007&lt;/year&gt;&lt;/dates&gt;&lt;urls&gt;&lt;/urls&gt;&lt;/record&gt;&lt;/Cite&gt;&lt;/EndNote&gt;</w:instrText>
      </w:r>
      <w:r w:rsidR="006369CC" w:rsidRPr="00B2349B">
        <w:rPr>
          <w:rFonts w:ascii="Arial" w:eastAsia=".SFUIText" w:hAnsi="Arial" w:cs="Arial"/>
          <w:color w:val="000000" w:themeColor="text1"/>
          <w:lang w:eastAsia="en-GB"/>
        </w:rPr>
        <w:fldChar w:fldCharType="separate"/>
      </w:r>
      <w:r w:rsidR="006369CC" w:rsidRPr="00B2349B">
        <w:rPr>
          <w:rFonts w:ascii="Arial" w:eastAsia=".SFUIText" w:hAnsi="Arial" w:cs="Arial"/>
          <w:noProof/>
          <w:color w:val="000000" w:themeColor="text1"/>
          <w:lang w:eastAsia="en-GB"/>
        </w:rPr>
        <w:t>(Flanagan &amp; Salem, 2007)</w:t>
      </w:r>
      <w:r w:rsidR="006369CC" w:rsidRPr="00B2349B">
        <w:rPr>
          <w:rFonts w:ascii="Arial" w:eastAsia=".SFUIText" w:hAnsi="Arial" w:cs="Arial"/>
          <w:color w:val="000000" w:themeColor="text1"/>
          <w:lang w:eastAsia="en-GB"/>
        </w:rPr>
        <w:fldChar w:fldCharType="end"/>
      </w:r>
      <w:r w:rsidR="00B130AA" w:rsidRPr="00B2349B">
        <w:rPr>
          <w:rFonts w:ascii="Arial" w:eastAsia=".SFUIText" w:hAnsi="Arial" w:cs="Arial"/>
          <w:color w:val="000000" w:themeColor="text1"/>
          <w:lang w:eastAsia="en-GB"/>
        </w:rPr>
        <w:t>.</w:t>
      </w:r>
      <w:r w:rsidR="000A59A9" w:rsidRPr="00B2349B">
        <w:rPr>
          <w:rFonts w:ascii="Arial" w:eastAsia=".SFUIText" w:hAnsi="Arial" w:cs="Arial"/>
          <w:color w:val="000000" w:themeColor="text1"/>
          <w:lang w:eastAsia="en-GB"/>
        </w:rPr>
        <w:t xml:space="preserve"> While the peak force approach might misrepresent force asymmetry by not considering enough of the phase of interest, it is entirely possible that the mean force approach could also misrepresent force asymmetry because it cannot consider the magnitude of differences across various sub-phases. Therefore, we recommend that practitioners and researchers should use a combined approach, study</w:t>
      </w:r>
      <w:r w:rsidR="000C7755" w:rsidRPr="00B2349B">
        <w:rPr>
          <w:rFonts w:ascii="Arial" w:eastAsia=".SFUIText" w:hAnsi="Arial" w:cs="Arial"/>
          <w:color w:val="000000" w:themeColor="text1"/>
          <w:lang w:eastAsia="en-GB"/>
        </w:rPr>
        <w:t xml:space="preserve">ing both </w:t>
      </w:r>
      <w:r w:rsidR="00691549" w:rsidRPr="00B2349B">
        <w:rPr>
          <w:rFonts w:ascii="Arial" w:eastAsia=".SFUIText" w:hAnsi="Arial" w:cs="Arial"/>
          <w:color w:val="000000" w:themeColor="text1"/>
          <w:lang w:eastAsia="en-GB"/>
        </w:rPr>
        <w:t>peak and mean force</w:t>
      </w:r>
      <w:r w:rsidR="000C7755" w:rsidRPr="00B2349B">
        <w:rPr>
          <w:rFonts w:ascii="Arial" w:eastAsia=".SFUIText" w:hAnsi="Arial" w:cs="Arial"/>
          <w:color w:val="000000" w:themeColor="text1"/>
          <w:lang w:eastAsia="en-GB"/>
        </w:rPr>
        <w:t xml:space="preserve"> asymmetries</w:t>
      </w:r>
      <w:r w:rsidR="000A59A9" w:rsidRPr="00B2349B">
        <w:rPr>
          <w:rFonts w:ascii="Arial" w:eastAsia=".SFUIText" w:hAnsi="Arial" w:cs="Arial"/>
          <w:color w:val="000000" w:themeColor="text1"/>
          <w:lang w:eastAsia="en-GB"/>
        </w:rPr>
        <w:t xml:space="preserve"> </w:t>
      </w:r>
      <w:r w:rsidR="000C7755" w:rsidRPr="00B2349B">
        <w:rPr>
          <w:rFonts w:ascii="Arial" w:eastAsia=".SFUIText" w:hAnsi="Arial" w:cs="Arial"/>
          <w:color w:val="000000" w:themeColor="text1"/>
          <w:lang w:eastAsia="en-GB"/>
        </w:rPr>
        <w:t>over phases (and sub-phases) of interest. This will provide a far fuller picture about athlete force asymmetries.</w:t>
      </w:r>
    </w:p>
    <w:p w14:paraId="5BAB9576" w14:textId="77777777" w:rsidR="000C7755" w:rsidRPr="00B2349B" w:rsidRDefault="000C7755" w:rsidP="00BD6986">
      <w:pPr>
        <w:spacing w:line="480" w:lineRule="auto"/>
        <w:jc w:val="both"/>
        <w:rPr>
          <w:rFonts w:ascii="Arial" w:eastAsia=".SFUIText" w:hAnsi="Arial" w:cs="Arial"/>
          <w:color w:val="000000" w:themeColor="text1"/>
          <w:lang w:eastAsia="en-GB"/>
        </w:rPr>
      </w:pPr>
    </w:p>
    <w:p w14:paraId="51673C8F" w14:textId="679BCB3D" w:rsidR="000C7755" w:rsidRPr="00B2349B" w:rsidRDefault="000C7755" w:rsidP="00BD6986">
      <w:pPr>
        <w:spacing w:line="480" w:lineRule="auto"/>
        <w:jc w:val="both"/>
        <w:rPr>
          <w:rFonts w:ascii="Arial" w:eastAsia=".SFUIText" w:hAnsi="Arial" w:cs="Arial"/>
          <w:color w:val="000000" w:themeColor="text1"/>
          <w:lang w:eastAsia="en-GB"/>
        </w:rPr>
      </w:pPr>
      <w:r w:rsidRPr="00B2349B">
        <w:rPr>
          <w:rFonts w:ascii="Arial" w:eastAsia=".SFUIText" w:hAnsi="Arial" w:cs="Arial"/>
          <w:color w:val="000000" w:themeColor="text1"/>
          <w:lang w:eastAsia="en-GB"/>
        </w:rPr>
        <w:lastRenderedPageBreak/>
        <w:t xml:space="preserve">While the results of this study provide some important information regarding the issues with agreement between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assessing force asymmetry during vertical jumping, it is not without its limitations. For example, while both approaches are routinely used in the literature, force asymmetry cannot provide a complete picture of lower-body asymmetry. Recent work has shown that additional methods should be employed to gain a fuller understanding of athlete lower-body asymmetries</w:t>
      </w:r>
      <w:r w:rsidR="00262CCA" w:rsidRPr="00B2349B">
        <w:rPr>
          <w:rFonts w:ascii="Arial" w:eastAsia=".SFUIText" w:hAnsi="Arial" w:cs="Arial"/>
          <w:color w:val="000000" w:themeColor="text1"/>
          <w:lang w:eastAsia="en-GB"/>
        </w:rPr>
        <w:t xml:space="preserve"> (considering athlete strength [Bailey et al., 2015], and different calculation methods [Bishop et al., 2016; Impellizzeri et al., 2007])</w:t>
      </w:r>
      <w:r w:rsidR="00AA2C85" w:rsidRPr="00B2349B">
        <w:rPr>
          <w:rFonts w:ascii="Arial" w:eastAsia=".SFUIText" w:hAnsi="Arial" w:cs="Arial"/>
          <w:color w:val="000000" w:themeColor="text1"/>
          <w:lang w:eastAsia="en-GB"/>
        </w:rPr>
        <w:t>.</w:t>
      </w:r>
      <w:r w:rsidR="001D1FE0" w:rsidRPr="00B2349B">
        <w:rPr>
          <w:rFonts w:ascii="Arial" w:eastAsia=".SFUIText" w:hAnsi="Arial" w:cs="Arial"/>
          <w:color w:val="000000" w:themeColor="text1"/>
          <w:lang w:eastAsia="en-GB"/>
        </w:rPr>
        <w:t xml:space="preserve"> </w:t>
      </w:r>
      <w:r w:rsidR="00806A74" w:rsidRPr="00B2349B">
        <w:rPr>
          <w:rFonts w:ascii="Arial" w:eastAsia=".SFUIText" w:hAnsi="Arial" w:cs="Arial"/>
          <w:color w:val="000000" w:themeColor="text1"/>
          <w:lang w:eastAsia="en-GB"/>
        </w:rPr>
        <w:t xml:space="preserve"> However, it should also be noted that while additional methods have been employed there is still considerable work to be done. For example, we currently know nothing about force asymmetry driven changes in movement strategy and so this remains an important area of r</w:t>
      </w:r>
      <w:r w:rsidR="00D935AC" w:rsidRPr="00B2349B">
        <w:rPr>
          <w:rFonts w:ascii="Arial" w:eastAsia=".SFUIText" w:hAnsi="Arial" w:cs="Arial"/>
          <w:color w:val="000000" w:themeColor="text1"/>
          <w:lang w:eastAsia="en-GB"/>
        </w:rPr>
        <w:t>esearch that must be undertaken, in addition to the methods mentioned above, to obtain a thorough understanding of movement asymmetry.</w:t>
      </w:r>
      <w:r w:rsidR="003A6EF5" w:rsidRPr="00B2349B">
        <w:rPr>
          <w:rFonts w:ascii="Arial" w:eastAsia=".SFUIText" w:hAnsi="Arial" w:cs="Arial"/>
          <w:color w:val="000000" w:themeColor="text1"/>
          <w:lang w:eastAsia="en-GB"/>
        </w:rPr>
        <w:t xml:space="preserve"> Finally, use of the terms ‘dominant’ and ‘non-dominant’ merits discussion. </w:t>
      </w:r>
      <w:r w:rsidR="003A6EF5" w:rsidRPr="00B2349B">
        <w:rPr>
          <w:rFonts w:ascii="Arial" w:eastAsia=".SFUIText" w:hAnsi="Arial" w:cs="Arial"/>
          <w:color w:val="000000" w:themeColor="text1"/>
          <w:lang w:eastAsia="en-GB"/>
        </w:rPr>
        <w:tab/>
      </w:r>
      <w:r w:rsidR="003A2484" w:rsidRPr="00B2349B">
        <w:rPr>
          <w:rFonts w:ascii="Arial" w:eastAsia=".SFUIText" w:hAnsi="Arial" w:cs="Arial"/>
          <w:color w:val="000000" w:themeColor="text1"/>
          <w:lang w:eastAsia="en-GB"/>
        </w:rPr>
        <w:t xml:space="preserve">In </w:t>
      </w:r>
      <w:r w:rsidR="003A6EF5" w:rsidRPr="00B2349B">
        <w:rPr>
          <w:rFonts w:ascii="Arial" w:eastAsia=".SFUIText" w:hAnsi="Arial" w:cs="Arial"/>
          <w:color w:val="000000" w:themeColor="text1"/>
          <w:lang w:eastAsia="en-GB"/>
        </w:rPr>
        <w:t xml:space="preserve">the present study ‘dominant’ was applied to the side that was able to apply the largest peak and mean force. However, it should be noted that this term has </w:t>
      </w:r>
      <w:r w:rsidR="003A2484" w:rsidRPr="00B2349B">
        <w:rPr>
          <w:rFonts w:ascii="Arial" w:eastAsia=".SFUIText" w:hAnsi="Arial" w:cs="Arial"/>
          <w:color w:val="000000" w:themeColor="text1"/>
          <w:lang w:eastAsia="en-GB"/>
        </w:rPr>
        <w:t xml:space="preserve">also </w:t>
      </w:r>
      <w:r w:rsidR="003A6EF5" w:rsidRPr="00B2349B">
        <w:rPr>
          <w:rFonts w:ascii="Arial" w:eastAsia=".SFUIText" w:hAnsi="Arial" w:cs="Arial"/>
          <w:color w:val="000000" w:themeColor="text1"/>
          <w:lang w:eastAsia="en-GB"/>
        </w:rPr>
        <w:t>been used to describe the side that research participants favour, whether during day-to-day tasks, sport, or exercise</w:t>
      </w:r>
      <w:r w:rsidR="003A2484" w:rsidRPr="00B2349B">
        <w:rPr>
          <w:rFonts w:ascii="Arial" w:eastAsia=".SFUIText" w:hAnsi="Arial" w:cs="Arial"/>
          <w:color w:val="000000" w:themeColor="text1"/>
          <w:lang w:eastAsia="en-GB"/>
        </w:rPr>
        <w:t>, and that this does not always agree with the side that applies the largest forces</w:t>
      </w:r>
      <w:r w:rsidR="003A6EF5" w:rsidRPr="00B2349B">
        <w:rPr>
          <w:rFonts w:ascii="Arial" w:eastAsia=".SFUIText" w:hAnsi="Arial" w:cs="Arial"/>
          <w:color w:val="000000" w:themeColor="text1"/>
          <w:lang w:eastAsia="en-GB"/>
        </w:rPr>
        <w:t xml:space="preserve"> (Bishop et al., 2016).</w:t>
      </w:r>
    </w:p>
    <w:p w14:paraId="1E544A8B" w14:textId="77777777" w:rsidR="00915AD5" w:rsidRPr="00B2349B" w:rsidRDefault="00915AD5" w:rsidP="00BD6986">
      <w:pPr>
        <w:spacing w:line="480" w:lineRule="auto"/>
        <w:jc w:val="both"/>
        <w:rPr>
          <w:rFonts w:ascii="Arial" w:eastAsia=".SFUIText" w:hAnsi="Arial" w:cs="Arial"/>
          <w:color w:val="000000" w:themeColor="text1"/>
          <w:lang w:eastAsia="en-GB"/>
        </w:rPr>
      </w:pPr>
    </w:p>
    <w:p w14:paraId="13C2ADC8" w14:textId="2E917C24" w:rsidR="00915AD5" w:rsidRPr="00B2349B" w:rsidRDefault="00915AD5" w:rsidP="00BD6986">
      <w:pPr>
        <w:spacing w:line="480" w:lineRule="auto"/>
        <w:jc w:val="both"/>
        <w:rPr>
          <w:rFonts w:ascii="Arial" w:eastAsia=".SFUIText" w:hAnsi="Arial" w:cs="Arial"/>
          <w:b/>
          <w:color w:val="000000" w:themeColor="text1"/>
          <w:lang w:eastAsia="en-GB"/>
        </w:rPr>
      </w:pPr>
      <w:r w:rsidRPr="00B2349B">
        <w:rPr>
          <w:rFonts w:ascii="Arial" w:eastAsia=".SFUIText" w:hAnsi="Arial" w:cs="Arial"/>
          <w:b/>
          <w:color w:val="000000" w:themeColor="text1"/>
          <w:lang w:eastAsia="en-GB"/>
        </w:rPr>
        <w:t>Conclusion</w:t>
      </w:r>
    </w:p>
    <w:p w14:paraId="02741BCA" w14:textId="046CA821" w:rsidR="002C640C" w:rsidRPr="00B2349B" w:rsidRDefault="00520666" w:rsidP="00BD6986">
      <w:pPr>
        <w:spacing w:line="480" w:lineRule="auto"/>
        <w:jc w:val="both"/>
        <w:rPr>
          <w:rFonts w:ascii="Arial" w:hAnsi="Arial" w:cs="Arial"/>
          <w:color w:val="000000" w:themeColor="text1"/>
        </w:rPr>
      </w:pPr>
      <w:r w:rsidRPr="00B2349B">
        <w:rPr>
          <w:rFonts w:ascii="Arial" w:eastAsia=".SFUIText" w:hAnsi="Arial" w:cs="Arial"/>
          <w:color w:val="000000" w:themeColor="text1"/>
          <w:lang w:eastAsia="en-GB"/>
        </w:rPr>
        <w:t xml:space="preserve">In conclusion, side-to-side differences are not reflected equally when the </w:t>
      </w:r>
      <w:r w:rsidR="00691549" w:rsidRPr="00B2349B">
        <w:rPr>
          <w:rFonts w:ascii="Arial" w:eastAsia=".SFUIText" w:hAnsi="Arial" w:cs="Arial"/>
          <w:color w:val="000000" w:themeColor="text1"/>
          <w:lang w:eastAsia="en-GB"/>
        </w:rPr>
        <w:t>peak and mean force</w:t>
      </w:r>
      <w:r w:rsidRPr="00B2349B">
        <w:rPr>
          <w:rFonts w:ascii="Arial" w:eastAsia=".SFUIText" w:hAnsi="Arial" w:cs="Arial"/>
          <w:color w:val="000000" w:themeColor="text1"/>
          <w:lang w:eastAsia="en-GB"/>
        </w:rPr>
        <w:t xml:space="preserve"> methods of assessing CMJ asymmetry are used. Therefore, </w:t>
      </w:r>
      <w:r w:rsidR="00503775" w:rsidRPr="00B2349B">
        <w:rPr>
          <w:rFonts w:ascii="Arial" w:eastAsia=".SFUIText" w:hAnsi="Arial" w:cs="Arial"/>
          <w:color w:val="000000" w:themeColor="text1"/>
          <w:lang w:eastAsia="en-GB"/>
        </w:rPr>
        <w:t>the hypothesis was rejected. T</w:t>
      </w:r>
      <w:r w:rsidRPr="00B2349B">
        <w:rPr>
          <w:rFonts w:ascii="Arial" w:eastAsia=".SFUIText" w:hAnsi="Arial" w:cs="Arial"/>
          <w:color w:val="000000" w:themeColor="text1"/>
          <w:lang w:eastAsia="en-GB"/>
        </w:rPr>
        <w:t>hese methods should not be used interchangeably</w:t>
      </w:r>
      <w:r w:rsidR="00915AD5" w:rsidRPr="00B2349B">
        <w:rPr>
          <w:rFonts w:ascii="Arial" w:eastAsia=".SFUIText" w:hAnsi="Arial" w:cs="Arial"/>
          <w:color w:val="000000" w:themeColor="text1"/>
          <w:lang w:eastAsia="en-GB"/>
        </w:rPr>
        <w:t>.</w:t>
      </w:r>
      <w:r w:rsidRPr="00B2349B">
        <w:rPr>
          <w:rFonts w:ascii="Arial" w:hAnsi="Arial" w:cs="Arial"/>
          <w:color w:val="000000" w:themeColor="text1"/>
        </w:rPr>
        <w:t xml:space="preserve"> </w:t>
      </w:r>
      <w:r w:rsidR="0072268A" w:rsidRPr="00B2349B">
        <w:rPr>
          <w:rFonts w:ascii="Arial" w:eastAsia=".SFUIText" w:hAnsi="Arial" w:cs="Arial"/>
          <w:color w:val="000000" w:themeColor="text1"/>
          <w:lang w:eastAsia="en-GB"/>
        </w:rPr>
        <w:t>Instead we recommend that practitioners use a combined approach</w:t>
      </w:r>
      <w:r w:rsidR="002C640C" w:rsidRPr="00B2349B">
        <w:rPr>
          <w:rFonts w:ascii="Arial" w:eastAsia=".SFUIText" w:hAnsi="Arial" w:cs="Arial"/>
          <w:color w:val="000000" w:themeColor="text1"/>
          <w:lang w:eastAsia="en-GB"/>
        </w:rPr>
        <w:t xml:space="preserve">, considering both </w:t>
      </w:r>
      <w:r w:rsidR="00691549" w:rsidRPr="00B2349B">
        <w:rPr>
          <w:rFonts w:ascii="Arial" w:eastAsia=".SFUIText" w:hAnsi="Arial" w:cs="Arial"/>
          <w:color w:val="000000" w:themeColor="text1"/>
          <w:lang w:eastAsia="en-GB"/>
        </w:rPr>
        <w:t xml:space="preserve">peak </w:t>
      </w:r>
      <w:r w:rsidR="00691549" w:rsidRPr="00B2349B">
        <w:rPr>
          <w:rFonts w:ascii="Arial" w:eastAsia=".SFUIText" w:hAnsi="Arial" w:cs="Arial"/>
          <w:color w:val="000000" w:themeColor="text1"/>
          <w:lang w:eastAsia="en-GB"/>
        </w:rPr>
        <w:lastRenderedPageBreak/>
        <w:t>and mean force</w:t>
      </w:r>
      <w:r w:rsidR="002C640C" w:rsidRPr="00B2349B">
        <w:rPr>
          <w:rFonts w:ascii="Arial" w:eastAsia=".SFUIText" w:hAnsi="Arial" w:cs="Arial"/>
          <w:color w:val="000000" w:themeColor="text1"/>
          <w:lang w:eastAsia="en-GB"/>
        </w:rPr>
        <w:t>,</w:t>
      </w:r>
      <w:r w:rsidR="0072268A" w:rsidRPr="00B2349B">
        <w:rPr>
          <w:rFonts w:ascii="Arial" w:eastAsia=".SFUIText" w:hAnsi="Arial" w:cs="Arial"/>
          <w:color w:val="000000" w:themeColor="text1"/>
          <w:lang w:eastAsia="en-GB"/>
        </w:rPr>
        <w:t xml:space="preserve"> </w:t>
      </w:r>
      <w:r w:rsidR="002C640C" w:rsidRPr="00B2349B">
        <w:rPr>
          <w:rFonts w:ascii="Arial" w:eastAsia=".SFUIText" w:hAnsi="Arial" w:cs="Arial"/>
          <w:color w:val="000000" w:themeColor="text1"/>
          <w:lang w:eastAsia="en-GB"/>
        </w:rPr>
        <w:t xml:space="preserve">depending on the performance characteristics of concern. This will enable practitioners </w:t>
      </w:r>
      <w:r w:rsidR="0072268A" w:rsidRPr="00B2349B">
        <w:rPr>
          <w:rFonts w:ascii="Arial" w:eastAsia=".SFUIText" w:hAnsi="Arial" w:cs="Arial"/>
          <w:color w:val="000000" w:themeColor="text1"/>
          <w:lang w:eastAsia="en-GB"/>
        </w:rPr>
        <w:t xml:space="preserve">to more fully assess side-to-side difference in </w:t>
      </w:r>
      <w:r w:rsidR="002C640C" w:rsidRPr="00B2349B">
        <w:rPr>
          <w:rFonts w:ascii="Arial" w:eastAsia=".SFUIText" w:hAnsi="Arial" w:cs="Arial"/>
          <w:color w:val="000000" w:themeColor="text1"/>
          <w:lang w:eastAsia="en-GB"/>
        </w:rPr>
        <w:t xml:space="preserve">CMJ </w:t>
      </w:r>
      <w:r w:rsidR="0072268A" w:rsidRPr="00B2349B">
        <w:rPr>
          <w:rFonts w:ascii="Arial" w:eastAsia=".SFUIText" w:hAnsi="Arial" w:cs="Arial"/>
          <w:color w:val="000000" w:themeColor="text1"/>
          <w:lang w:eastAsia="en-GB"/>
        </w:rPr>
        <w:t>force-time curves.</w:t>
      </w:r>
    </w:p>
    <w:p w14:paraId="0879E867" w14:textId="77777777" w:rsidR="002C640C" w:rsidRPr="00B2349B" w:rsidRDefault="002C640C" w:rsidP="00BD6986">
      <w:pPr>
        <w:spacing w:line="480" w:lineRule="auto"/>
        <w:jc w:val="both"/>
        <w:rPr>
          <w:rFonts w:ascii="Arial" w:eastAsia=".SFUIText" w:hAnsi="Arial" w:cs="Arial"/>
          <w:color w:val="000000" w:themeColor="text1"/>
          <w:lang w:eastAsia="en-GB"/>
        </w:rPr>
      </w:pPr>
    </w:p>
    <w:p w14:paraId="0D51560F" w14:textId="25DBCEE8" w:rsidR="00472539" w:rsidRPr="00B2349B" w:rsidRDefault="00472539" w:rsidP="00BD6986">
      <w:pPr>
        <w:spacing w:line="480" w:lineRule="auto"/>
        <w:jc w:val="both"/>
        <w:rPr>
          <w:rFonts w:ascii="Arial" w:eastAsia=".SFUIText" w:hAnsi="Arial" w:cs="Arial"/>
          <w:color w:val="000000" w:themeColor="text1"/>
          <w:lang w:eastAsia="en-GB"/>
        </w:rPr>
        <w:sectPr w:rsidR="00472539" w:rsidRPr="00B2349B" w:rsidSect="00140D23">
          <w:pgSz w:w="11894" w:h="16819"/>
          <w:pgMar w:top="1440" w:right="1440" w:bottom="1440" w:left="1440" w:header="720" w:footer="720" w:gutter="0"/>
          <w:lnNumType w:countBy="1" w:restart="continuous"/>
          <w:cols w:space="720"/>
          <w:docGrid w:linePitch="360"/>
        </w:sectPr>
      </w:pPr>
    </w:p>
    <w:p w14:paraId="7C9155DB" w14:textId="765EAEA6" w:rsidR="00D30380" w:rsidRPr="00B2349B" w:rsidRDefault="00915AD5" w:rsidP="00BD6986">
      <w:pPr>
        <w:spacing w:line="480" w:lineRule="auto"/>
        <w:jc w:val="both"/>
        <w:rPr>
          <w:rFonts w:ascii="Arial" w:hAnsi="Arial" w:cs="Arial"/>
          <w:b/>
          <w:color w:val="000000" w:themeColor="text1"/>
        </w:rPr>
      </w:pPr>
      <w:r w:rsidRPr="00B2349B">
        <w:rPr>
          <w:rFonts w:ascii="Arial" w:hAnsi="Arial" w:cs="Arial"/>
          <w:b/>
          <w:color w:val="000000" w:themeColor="text1"/>
        </w:rPr>
        <w:lastRenderedPageBreak/>
        <w:t>References</w:t>
      </w:r>
    </w:p>
    <w:p w14:paraId="347AF5A7" w14:textId="7E08060D" w:rsidR="005A6DF0" w:rsidRPr="00B2349B" w:rsidRDefault="00D30380" w:rsidP="005A6DF0">
      <w:pPr>
        <w:pStyle w:val="EndNoteBibliography"/>
        <w:ind w:left="720" w:hanging="720"/>
        <w:rPr>
          <w:color w:val="000000" w:themeColor="text1"/>
        </w:rPr>
      </w:pPr>
      <w:r w:rsidRPr="00B2349B">
        <w:rPr>
          <w:rFonts w:ascii="Arial" w:hAnsi="Arial" w:cs="Arial"/>
          <w:color w:val="000000" w:themeColor="text1"/>
        </w:rPr>
        <w:fldChar w:fldCharType="begin"/>
      </w:r>
      <w:r w:rsidRPr="00B2349B">
        <w:rPr>
          <w:rFonts w:ascii="Arial" w:hAnsi="Arial" w:cs="Arial"/>
          <w:color w:val="000000" w:themeColor="text1"/>
        </w:rPr>
        <w:instrText xml:space="preserve"> ADDIN EN.REFLIST </w:instrText>
      </w:r>
      <w:r w:rsidRPr="00B2349B">
        <w:rPr>
          <w:rFonts w:ascii="Arial" w:hAnsi="Arial" w:cs="Arial"/>
          <w:color w:val="000000" w:themeColor="text1"/>
        </w:rPr>
        <w:fldChar w:fldCharType="separate"/>
      </w:r>
      <w:r w:rsidR="005A6DF0" w:rsidRPr="00B2349B">
        <w:rPr>
          <w:color w:val="000000" w:themeColor="text1"/>
        </w:rPr>
        <w:t>Arago</w:t>
      </w:r>
      <w:r w:rsidR="004F6F48" w:rsidRPr="00B2349B">
        <w:rPr>
          <w:color w:val="000000" w:themeColor="text1"/>
        </w:rPr>
        <w:t>n, L. F. (2000). Evaluation of four vertical jump tests: Methodology, reliability, validity, and a</w:t>
      </w:r>
      <w:r w:rsidR="005A6DF0" w:rsidRPr="00B2349B">
        <w:rPr>
          <w:color w:val="000000" w:themeColor="text1"/>
        </w:rPr>
        <w:t xml:space="preserve">ccuracy. </w:t>
      </w:r>
      <w:r w:rsidR="005A6DF0" w:rsidRPr="00B2349B">
        <w:rPr>
          <w:i/>
          <w:color w:val="000000" w:themeColor="text1"/>
        </w:rPr>
        <w:t>Measurement in Physical Education and Exercise Science, 4</w:t>
      </w:r>
      <w:r w:rsidR="005A6DF0" w:rsidRPr="00B2349B">
        <w:rPr>
          <w:color w:val="000000" w:themeColor="text1"/>
        </w:rPr>
        <w:t xml:space="preserve">(4), 215-228. </w:t>
      </w:r>
    </w:p>
    <w:p w14:paraId="0DD68941" w14:textId="192C26CD" w:rsidR="005A6DF0" w:rsidRPr="00B2349B" w:rsidRDefault="005A6DF0" w:rsidP="005A6DF0">
      <w:pPr>
        <w:pStyle w:val="EndNoteBibliography"/>
        <w:ind w:left="720" w:hanging="720"/>
        <w:rPr>
          <w:color w:val="000000" w:themeColor="text1"/>
        </w:rPr>
      </w:pPr>
      <w:r w:rsidRPr="00B2349B">
        <w:rPr>
          <w:color w:val="000000" w:themeColor="text1"/>
        </w:rPr>
        <w:t>Bailey, C. A., Sato, K., Burnett, A.</w:t>
      </w:r>
      <w:r w:rsidR="004F6F48" w:rsidRPr="00B2349B">
        <w:rPr>
          <w:color w:val="000000" w:themeColor="text1"/>
        </w:rPr>
        <w:t>, &amp; Stone, M. H. (2015). Carry-over of force production symmetry in athletes of differing strength levels</w:t>
      </w:r>
      <w:r w:rsidRPr="00B2349B">
        <w:rPr>
          <w:color w:val="000000" w:themeColor="text1"/>
        </w:rPr>
        <w:t xml:space="preserve">. </w:t>
      </w:r>
      <w:r w:rsidRPr="00B2349B">
        <w:rPr>
          <w:i/>
          <w:color w:val="000000" w:themeColor="text1"/>
        </w:rPr>
        <w:t>The Journal of Strength and Conditioning Research, 29</w:t>
      </w:r>
      <w:r w:rsidRPr="00B2349B">
        <w:rPr>
          <w:color w:val="000000" w:themeColor="text1"/>
        </w:rPr>
        <w:t>(11), 3188-3196. doi:10.1519/jsc.0000000000000983</w:t>
      </w:r>
    </w:p>
    <w:p w14:paraId="05B0E2F5" w14:textId="48B11D7B" w:rsidR="005A6DF0" w:rsidRPr="00B2349B" w:rsidRDefault="005A6DF0" w:rsidP="005A6DF0">
      <w:pPr>
        <w:pStyle w:val="EndNoteBibliography"/>
        <w:ind w:left="720" w:hanging="720"/>
        <w:rPr>
          <w:color w:val="000000" w:themeColor="text1"/>
        </w:rPr>
      </w:pPr>
      <w:r w:rsidRPr="00B2349B">
        <w:rPr>
          <w:color w:val="000000" w:themeColor="text1"/>
        </w:rPr>
        <w:t xml:space="preserve">Balsalobre-Fernandez, C., Glaister, M., &amp; Lockey, R. A. (2015). The validity and reliability of an iPhone app for measuring vertical jump performance. </w:t>
      </w:r>
      <w:r w:rsidR="00A37AC5" w:rsidRPr="00B2349B">
        <w:rPr>
          <w:i/>
          <w:color w:val="000000" w:themeColor="text1"/>
        </w:rPr>
        <w:t>Journal of Sports S</w:t>
      </w:r>
      <w:r w:rsidRPr="00B2349B">
        <w:rPr>
          <w:i/>
          <w:color w:val="000000" w:themeColor="text1"/>
        </w:rPr>
        <w:t>ciences, 33</w:t>
      </w:r>
      <w:r w:rsidRPr="00B2349B">
        <w:rPr>
          <w:color w:val="000000" w:themeColor="text1"/>
        </w:rPr>
        <w:t>(15), 1574-1579. doi:10.1080/02640414.2014.996184</w:t>
      </w:r>
    </w:p>
    <w:p w14:paraId="2476BA14" w14:textId="2EA5FEA0" w:rsidR="005A6DF0" w:rsidRPr="00B2349B" w:rsidRDefault="005A6DF0" w:rsidP="005A6DF0">
      <w:pPr>
        <w:pStyle w:val="EndNoteBibliography"/>
        <w:ind w:left="720" w:hanging="720"/>
        <w:rPr>
          <w:color w:val="000000" w:themeColor="text1"/>
        </w:rPr>
      </w:pPr>
      <w:r w:rsidRPr="00B2349B">
        <w:rPr>
          <w:color w:val="000000" w:themeColor="text1"/>
        </w:rPr>
        <w:t xml:space="preserve">Banyard, H., Nosaka, K., &amp; Haff, G. (2016). Reliability </w:t>
      </w:r>
      <w:r w:rsidR="004F6F48" w:rsidRPr="00B2349B">
        <w:rPr>
          <w:color w:val="000000" w:themeColor="text1"/>
        </w:rPr>
        <w:t>and validity of the load-velocity relationship to predict the 1rm back squat</w:t>
      </w:r>
      <w:r w:rsidRPr="00B2349B">
        <w:rPr>
          <w:color w:val="000000" w:themeColor="text1"/>
        </w:rPr>
        <w:t xml:space="preserve">. </w:t>
      </w:r>
      <w:r w:rsidRPr="00B2349B">
        <w:rPr>
          <w:i/>
          <w:color w:val="000000" w:themeColor="text1"/>
        </w:rPr>
        <w:t>The Journal of Strength and Conditioning Research, 31</w:t>
      </w:r>
      <w:r w:rsidRPr="00B2349B">
        <w:rPr>
          <w:color w:val="000000" w:themeColor="text1"/>
        </w:rPr>
        <w:t>(7), 1897-1904. doi:10.1519/JSC.0000000000001657</w:t>
      </w:r>
    </w:p>
    <w:p w14:paraId="06865AD9"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Bell, D. R., Sanfilippo, J. L., Binkley, N., &amp; Heiderscheit, B. C. (2014). Lean mass asymmetry influences force and power asymmetry during jumping in collegiate athletes. </w:t>
      </w:r>
      <w:r w:rsidRPr="00B2349B">
        <w:rPr>
          <w:i/>
          <w:color w:val="000000" w:themeColor="text1"/>
        </w:rPr>
        <w:t>The Journal of Strength and Conditioning Research, 28</w:t>
      </w:r>
      <w:r w:rsidRPr="00B2349B">
        <w:rPr>
          <w:color w:val="000000" w:themeColor="text1"/>
        </w:rPr>
        <w:t>(4), 884-891. doi:10.1519/JSC.0000000000000367</w:t>
      </w:r>
    </w:p>
    <w:p w14:paraId="2C9C15A6"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Benjanuvatra, N., Lay, B., Alderson, J., &amp; Blanksby, B. (2013). Comparison of ground reaction force asymmetry in one-and two-legged countermovement jumps. </w:t>
      </w:r>
      <w:r w:rsidRPr="00B2349B">
        <w:rPr>
          <w:i/>
          <w:color w:val="000000" w:themeColor="text1"/>
        </w:rPr>
        <w:t>The Journal of Strength and Conditioning Research, 27</w:t>
      </w:r>
      <w:r w:rsidRPr="00B2349B">
        <w:rPr>
          <w:color w:val="000000" w:themeColor="text1"/>
        </w:rPr>
        <w:t xml:space="preserve">(10), 2700-2707. </w:t>
      </w:r>
    </w:p>
    <w:p w14:paraId="7B02FD23" w14:textId="34773457" w:rsidR="005A6DF0" w:rsidRPr="00B2349B" w:rsidRDefault="005A6DF0" w:rsidP="005A6DF0">
      <w:pPr>
        <w:pStyle w:val="EndNoteBibliography"/>
        <w:ind w:left="720" w:hanging="720"/>
        <w:rPr>
          <w:color w:val="000000" w:themeColor="text1"/>
        </w:rPr>
      </w:pPr>
      <w:r w:rsidRPr="00B2349B">
        <w:rPr>
          <w:color w:val="000000" w:themeColor="text1"/>
        </w:rPr>
        <w:t xml:space="preserve">Bishop, C., Read, P., Chavda, S., &amp; Turner, A. (2016). Asymmetries </w:t>
      </w:r>
      <w:r w:rsidR="004F6F48" w:rsidRPr="00B2349B">
        <w:rPr>
          <w:color w:val="000000" w:themeColor="text1"/>
        </w:rPr>
        <w:t>of the lower limb: the calculation conundrum in strength training and conditioning</w:t>
      </w:r>
      <w:r w:rsidRPr="00B2349B">
        <w:rPr>
          <w:color w:val="000000" w:themeColor="text1"/>
        </w:rPr>
        <w:t xml:space="preserve">. </w:t>
      </w:r>
      <w:r w:rsidRPr="00B2349B">
        <w:rPr>
          <w:i/>
          <w:color w:val="000000" w:themeColor="text1"/>
        </w:rPr>
        <w:t>Strength and Conditioning Journal, 38</w:t>
      </w:r>
      <w:r w:rsidRPr="00B2349B">
        <w:rPr>
          <w:color w:val="000000" w:themeColor="text1"/>
        </w:rPr>
        <w:t>(6), 27-32. doi:10.1519/ssc.0000000000000264</w:t>
      </w:r>
    </w:p>
    <w:p w14:paraId="5A3FD39E"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Bosco, C., Luhtanen, P., &amp; Komi, P. V. (1983). A simple method for measurement of mechanical power in jumping. </w:t>
      </w:r>
      <w:r w:rsidRPr="00B2349B">
        <w:rPr>
          <w:i/>
          <w:color w:val="000000" w:themeColor="text1"/>
        </w:rPr>
        <w:t>European Journal of Applied Physiology, 50</w:t>
      </w:r>
      <w:r w:rsidRPr="00B2349B">
        <w:rPr>
          <w:color w:val="000000" w:themeColor="text1"/>
        </w:rPr>
        <w:t xml:space="preserve">(2), 273-282. </w:t>
      </w:r>
    </w:p>
    <w:p w14:paraId="746CF89F"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Ceroni, D., Martin, X. E., Delhumeau, C., &amp; Farpour-Lambert, N. J. (2012). Bilateral and gender differences during single-legged vertical jump performance in healthy teenagers. </w:t>
      </w:r>
      <w:r w:rsidRPr="00B2349B">
        <w:rPr>
          <w:i/>
          <w:color w:val="000000" w:themeColor="text1"/>
        </w:rPr>
        <w:t>The Journal of Strength and Conditioning Research, 26</w:t>
      </w:r>
      <w:r w:rsidRPr="00B2349B">
        <w:rPr>
          <w:color w:val="000000" w:themeColor="text1"/>
        </w:rPr>
        <w:t>(2), 452-457. doi:10.1519/JSC.0b013e31822600c9</w:t>
      </w:r>
    </w:p>
    <w:p w14:paraId="54A7C7BF"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Cohen, J. (1960). A coefficent of agreement for nominal scales. </w:t>
      </w:r>
      <w:r w:rsidRPr="00B2349B">
        <w:rPr>
          <w:i/>
          <w:color w:val="000000" w:themeColor="text1"/>
        </w:rPr>
        <w:t>Educational and Psychological Measurement, 20</w:t>
      </w:r>
      <w:r w:rsidRPr="00B2349B">
        <w:rPr>
          <w:color w:val="000000" w:themeColor="text1"/>
        </w:rPr>
        <w:t xml:space="preserve">(1), 37-46. </w:t>
      </w:r>
    </w:p>
    <w:p w14:paraId="32DB3E4A"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Cortina, J. (1993). What is coefficient alpha? An examination of theory and applications. </w:t>
      </w:r>
      <w:r w:rsidRPr="00B2349B">
        <w:rPr>
          <w:i/>
          <w:color w:val="000000" w:themeColor="text1"/>
        </w:rPr>
        <w:t>Journal of Applied Psychology, 38</w:t>
      </w:r>
      <w:r w:rsidRPr="00B2349B">
        <w:rPr>
          <w:color w:val="000000" w:themeColor="text1"/>
        </w:rPr>
        <w:t>(1), 98-104. doi:10.1037/0021-9010.78.1.98</w:t>
      </w:r>
    </w:p>
    <w:p w14:paraId="09429879"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Flanagan, S., &amp; Salem, G. (2007). Bilateral differences in the net joint torques during the squat exercise. </w:t>
      </w:r>
      <w:r w:rsidRPr="00B2349B">
        <w:rPr>
          <w:i/>
          <w:color w:val="000000" w:themeColor="text1"/>
        </w:rPr>
        <w:t>The Journal of Strength and Conditioning Research, 21</w:t>
      </w:r>
      <w:r w:rsidRPr="00B2349B">
        <w:rPr>
          <w:color w:val="000000" w:themeColor="text1"/>
        </w:rPr>
        <w:t xml:space="preserve">(4), 1220-1226. </w:t>
      </w:r>
    </w:p>
    <w:p w14:paraId="5FA512F1"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Hatze, H. (1998). Validity and reliability of methods for testing vertical jumping performance. </w:t>
      </w:r>
      <w:r w:rsidRPr="00B2349B">
        <w:rPr>
          <w:i/>
          <w:color w:val="000000" w:themeColor="text1"/>
        </w:rPr>
        <w:t>Journal of Applied Biomechanics, 14</w:t>
      </w:r>
      <w:r w:rsidRPr="00B2349B">
        <w:rPr>
          <w:color w:val="000000" w:themeColor="text1"/>
        </w:rPr>
        <w:t>(2), 127-140. doi:10.1123/jab.14.2.127</w:t>
      </w:r>
    </w:p>
    <w:p w14:paraId="13596DE2"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Hoffman, J., Ratamess, N., Klatt, M., Faigenbaum, A., &amp; Kang, J. (2007). Do bilateral power deficits influence direction-specific movement patterns? </w:t>
      </w:r>
      <w:r w:rsidRPr="00B2349B">
        <w:rPr>
          <w:i/>
          <w:color w:val="000000" w:themeColor="text1"/>
        </w:rPr>
        <w:t>Research in Sports Medicine, 15</w:t>
      </w:r>
      <w:r w:rsidRPr="00B2349B">
        <w:rPr>
          <w:color w:val="000000" w:themeColor="text1"/>
        </w:rPr>
        <w:t>(2), 125-132. doi:10.1080/15438620701405313</w:t>
      </w:r>
    </w:p>
    <w:p w14:paraId="0D66A575"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Impellizzeri, F. M., Rampinini, E., Maffiuletti, N., &amp; Marcora, S. M. (2007). A vertical jump force test for assessing bilateral strength asymmetry in athletes. </w:t>
      </w:r>
      <w:r w:rsidRPr="00B2349B">
        <w:rPr>
          <w:i/>
          <w:color w:val="000000" w:themeColor="text1"/>
        </w:rPr>
        <w:t>Medicine and Science in Sports and Exercise, 39</w:t>
      </w:r>
      <w:r w:rsidRPr="00B2349B">
        <w:rPr>
          <w:color w:val="000000" w:themeColor="text1"/>
        </w:rPr>
        <w:t>(11), 2044-2050. doi:10.1249/mss.0b013e31814fb55c</w:t>
      </w:r>
    </w:p>
    <w:p w14:paraId="3FB279AE" w14:textId="77777777" w:rsidR="005A6DF0" w:rsidRPr="00B2349B" w:rsidRDefault="005A6DF0" w:rsidP="005A6DF0">
      <w:pPr>
        <w:pStyle w:val="EndNoteBibliography"/>
        <w:ind w:left="720" w:hanging="720"/>
        <w:rPr>
          <w:color w:val="000000" w:themeColor="text1"/>
        </w:rPr>
      </w:pPr>
      <w:r w:rsidRPr="00B2349B">
        <w:rPr>
          <w:color w:val="000000" w:themeColor="text1"/>
        </w:rPr>
        <w:lastRenderedPageBreak/>
        <w:t xml:space="preserve">Iwanska, D., Tabor, P., Polak, E., Karczewska, M., Madej, A., Mastalerz, A., &amp; Urbanik, C. (2016). </w:t>
      </w:r>
      <w:r w:rsidRPr="00B2349B">
        <w:rPr>
          <w:i/>
          <w:color w:val="000000" w:themeColor="text1"/>
        </w:rPr>
        <w:t>Symmetry during the take-off phase of countermovement jump in fencers</w:t>
      </w:r>
      <w:r w:rsidRPr="00B2349B">
        <w:rPr>
          <w:color w:val="000000" w:themeColor="text1"/>
        </w:rPr>
        <w:t xml:space="preserve">. Paper presented at the 5th IMACSSS World Scientific Congress, Portugal. </w:t>
      </w:r>
    </w:p>
    <w:p w14:paraId="7C54AC9D"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Jordan, M. J., Aagaard, P., &amp; Herzog, W. (2014). Lower limb asymmetry in mechanical muscle function: A comparison between ski racers with and without ACL reconstruction. </w:t>
      </w:r>
      <w:r w:rsidRPr="00B2349B">
        <w:rPr>
          <w:i/>
          <w:color w:val="000000" w:themeColor="text1"/>
        </w:rPr>
        <w:t>Scandinavian Journal of Medicine and Science in Sports, 25</w:t>
      </w:r>
      <w:r w:rsidRPr="00B2349B">
        <w:rPr>
          <w:color w:val="000000" w:themeColor="text1"/>
        </w:rPr>
        <w:t>(3), 301-309. doi:10.1111/sms.12314</w:t>
      </w:r>
    </w:p>
    <w:p w14:paraId="49CF7054"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Lake, J. P., Mundy, P. D., &amp; Comfort, P. (2014). Power and impulse applied during push press exercise. </w:t>
      </w:r>
      <w:r w:rsidRPr="00B2349B">
        <w:rPr>
          <w:i/>
          <w:color w:val="000000" w:themeColor="text1"/>
        </w:rPr>
        <w:t>The Journal of Strength and Conditioning Research, 28</w:t>
      </w:r>
      <w:r w:rsidRPr="00B2349B">
        <w:rPr>
          <w:color w:val="000000" w:themeColor="text1"/>
        </w:rPr>
        <w:t>(9), 2552-2559. doi:10.1519/JSC.0000000000000438</w:t>
      </w:r>
    </w:p>
    <w:p w14:paraId="0AF574BD"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Lawson, B., Stephens, T. I., Devoe, D., &amp; Reiser, R. I. (2006). Lower-extremity bilateral differences during step-to-close and no-step countermovement jumps with concern for gender. </w:t>
      </w:r>
      <w:r w:rsidRPr="00B2349B">
        <w:rPr>
          <w:i/>
          <w:color w:val="000000" w:themeColor="text1"/>
        </w:rPr>
        <w:t>The Journal of Strength and Conditioning Research, 20</w:t>
      </w:r>
      <w:r w:rsidRPr="00B2349B">
        <w:rPr>
          <w:color w:val="000000" w:themeColor="text1"/>
        </w:rPr>
        <w:t>(3), 608-619. doi:10.1519/R-18265.1</w:t>
      </w:r>
    </w:p>
    <w:p w14:paraId="1F702B59" w14:textId="52B99E74" w:rsidR="005A6DF0" w:rsidRPr="00B2349B" w:rsidRDefault="005A6DF0" w:rsidP="005A6DF0">
      <w:pPr>
        <w:pStyle w:val="EndNoteBibliography"/>
        <w:ind w:left="720" w:hanging="720"/>
        <w:rPr>
          <w:color w:val="000000" w:themeColor="text1"/>
        </w:rPr>
      </w:pPr>
      <w:r w:rsidRPr="00B2349B">
        <w:rPr>
          <w:color w:val="000000" w:themeColor="text1"/>
        </w:rPr>
        <w:t xml:space="preserve">McMahon, J. J., Jones, P. A., Suchomel, T. J., Lake, J., &amp; Comfort, P. (2017). Influence </w:t>
      </w:r>
      <w:r w:rsidR="004F6F48" w:rsidRPr="00B2349B">
        <w:rPr>
          <w:color w:val="000000" w:themeColor="text1"/>
        </w:rPr>
        <w:t>of reactive strength index modified on force- and power-time curves</w:t>
      </w:r>
      <w:r w:rsidRPr="00B2349B">
        <w:rPr>
          <w:color w:val="000000" w:themeColor="text1"/>
        </w:rPr>
        <w:t xml:space="preserve">. </w:t>
      </w:r>
      <w:r w:rsidRPr="00B2349B">
        <w:rPr>
          <w:i/>
          <w:color w:val="000000" w:themeColor="text1"/>
        </w:rPr>
        <w:t>International Journal of Sports Physiology and Performance</w:t>
      </w:r>
      <w:r w:rsidRPr="00B2349B">
        <w:rPr>
          <w:color w:val="000000" w:themeColor="text1"/>
        </w:rPr>
        <w:t>, 1-24. doi:10.1123/ijspp.2017-0056</w:t>
      </w:r>
    </w:p>
    <w:p w14:paraId="36F47F49"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Menzel, H., Chagas, M., Szmuchrowski, L., Araujo, S., de Andrade, A., &amp; de Jesus-Moraleida, F. (2013). Analysis of lower limb asymmetries by isokinetic and vertical jump tests in soccer players. </w:t>
      </w:r>
      <w:r w:rsidRPr="00B2349B">
        <w:rPr>
          <w:i/>
          <w:color w:val="000000" w:themeColor="text1"/>
        </w:rPr>
        <w:t>The Journal of Strength and Conditioning Research, 27</w:t>
      </w:r>
      <w:r w:rsidRPr="00B2349B">
        <w:rPr>
          <w:color w:val="000000" w:themeColor="text1"/>
        </w:rPr>
        <w:t>(5), 1370-1377. doi:10.1519/JSC.0b013e318265a3c8</w:t>
      </w:r>
    </w:p>
    <w:p w14:paraId="7C52116F" w14:textId="3F26F664" w:rsidR="005A6DF0" w:rsidRPr="00B2349B" w:rsidRDefault="005A6DF0" w:rsidP="005A6DF0">
      <w:pPr>
        <w:pStyle w:val="EndNoteBibliography"/>
        <w:ind w:left="720" w:hanging="720"/>
        <w:rPr>
          <w:color w:val="000000" w:themeColor="text1"/>
        </w:rPr>
      </w:pPr>
      <w:r w:rsidRPr="00B2349B">
        <w:rPr>
          <w:color w:val="000000" w:themeColor="text1"/>
        </w:rPr>
        <w:t xml:space="preserve">Mundy, P. D., Smith, N. A., Lauder, M. A., &amp; Lake, J. P. (2017). The effects of barbell load on countermovement vertical jump power and net impulse. </w:t>
      </w:r>
      <w:r w:rsidRPr="00B2349B">
        <w:rPr>
          <w:i/>
          <w:color w:val="000000" w:themeColor="text1"/>
        </w:rPr>
        <w:t xml:space="preserve">Journal of </w:t>
      </w:r>
      <w:r w:rsidR="00A37AC5" w:rsidRPr="00B2349B">
        <w:rPr>
          <w:i/>
          <w:color w:val="000000" w:themeColor="text1"/>
        </w:rPr>
        <w:t>S</w:t>
      </w:r>
      <w:r w:rsidRPr="00B2349B">
        <w:rPr>
          <w:i/>
          <w:color w:val="000000" w:themeColor="text1"/>
        </w:rPr>
        <w:t xml:space="preserve">ports </w:t>
      </w:r>
      <w:r w:rsidR="00A37AC5" w:rsidRPr="00B2349B">
        <w:rPr>
          <w:i/>
          <w:color w:val="000000" w:themeColor="text1"/>
        </w:rPr>
        <w:t>S</w:t>
      </w:r>
      <w:r w:rsidRPr="00B2349B">
        <w:rPr>
          <w:i/>
          <w:color w:val="000000" w:themeColor="text1"/>
        </w:rPr>
        <w:t>ciences, 35</w:t>
      </w:r>
      <w:r w:rsidRPr="00B2349B">
        <w:rPr>
          <w:color w:val="000000" w:themeColor="text1"/>
        </w:rPr>
        <w:t>(18), 1-7. doi:10.1080/02640414.2016.1236208</w:t>
      </w:r>
    </w:p>
    <w:p w14:paraId="11F7146B"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Newton, R. U., Gerber, A., Nimphius, S., Shim, J. K., Doan, B. K., Robertson, M., . . . Kraemer, W. J. (2006). Determination of functional strength imbalance of the lower extremities. </w:t>
      </w:r>
      <w:r w:rsidRPr="00B2349B">
        <w:rPr>
          <w:i/>
          <w:color w:val="000000" w:themeColor="text1"/>
        </w:rPr>
        <w:t>The Journal of Strength and Conditioning Research, 20</w:t>
      </w:r>
      <w:r w:rsidRPr="00B2349B">
        <w:rPr>
          <w:color w:val="000000" w:themeColor="text1"/>
        </w:rPr>
        <w:t>(4), 971-977. doi:10.1519/R-5050501x.1</w:t>
      </w:r>
    </w:p>
    <w:p w14:paraId="2A90F85B"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O'Donoghue, P. (2010). </w:t>
      </w:r>
      <w:r w:rsidRPr="00B2349B">
        <w:rPr>
          <w:i/>
          <w:color w:val="000000" w:themeColor="text1"/>
        </w:rPr>
        <w:t>Research methods for sports performance analysis</w:t>
      </w:r>
      <w:r w:rsidRPr="00B2349B">
        <w:rPr>
          <w:color w:val="000000" w:themeColor="text1"/>
        </w:rPr>
        <w:t>. Oxon, UK: Routledge.</w:t>
      </w:r>
    </w:p>
    <w:p w14:paraId="30A53202"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Owen, N. J., Watkins, J., Kilduff, L. P., Bevan, H. R., &amp; Bennett, M. A. (2014). Development of a criterion method to determine peak mechanical power output in a countermovement jump. </w:t>
      </w:r>
      <w:r w:rsidRPr="00B2349B">
        <w:rPr>
          <w:i/>
          <w:color w:val="000000" w:themeColor="text1"/>
        </w:rPr>
        <w:t>The Journal of Strength and Conditioning Research, 28</w:t>
      </w:r>
      <w:r w:rsidRPr="00B2349B">
        <w:rPr>
          <w:color w:val="000000" w:themeColor="text1"/>
        </w:rPr>
        <w:t>(6), 1552-1558. doi:10.1519/jsc.0000000000000311</w:t>
      </w:r>
    </w:p>
    <w:p w14:paraId="5566B1EF"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Patterson, C., Raschner, C., &amp; Platzer, H.-P. (2009). Power variables and bilateral force differences during unloaded and loaded squat jumps in high performance alpine ski racers. </w:t>
      </w:r>
      <w:r w:rsidRPr="00B2349B">
        <w:rPr>
          <w:i/>
          <w:color w:val="000000" w:themeColor="text1"/>
        </w:rPr>
        <w:t>The Journal of Strength and Conditioning Research, 23</w:t>
      </w:r>
      <w:r w:rsidRPr="00B2349B">
        <w:rPr>
          <w:color w:val="000000" w:themeColor="text1"/>
        </w:rPr>
        <w:t>(3), 779-787. doi:10.1519/JSC.0b013e3181a2d7b3</w:t>
      </w:r>
    </w:p>
    <w:p w14:paraId="2343FC16"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Street, G., McMillan, S., Board, W., Rasmussen, M., &amp; Heneghan, J. M. (2001). Sources of error in determining countermovement lump height with the impulse method. </w:t>
      </w:r>
      <w:r w:rsidRPr="00B2349B">
        <w:rPr>
          <w:i/>
          <w:color w:val="000000" w:themeColor="text1"/>
        </w:rPr>
        <w:t>Journal of Applied Biomechanics, 17</w:t>
      </w:r>
      <w:r w:rsidRPr="00B2349B">
        <w:rPr>
          <w:color w:val="000000" w:themeColor="text1"/>
        </w:rPr>
        <w:t>(1), 43-54. doi:10.1123/jab.17.1.43</w:t>
      </w:r>
    </w:p>
    <w:p w14:paraId="4C1714E8" w14:textId="63EC3B9B" w:rsidR="005A6DF0" w:rsidRPr="00B2349B" w:rsidRDefault="005A6DF0" w:rsidP="005A6DF0">
      <w:pPr>
        <w:pStyle w:val="EndNoteBibliography"/>
        <w:ind w:left="720" w:hanging="720"/>
        <w:rPr>
          <w:color w:val="000000" w:themeColor="text1"/>
        </w:rPr>
      </w:pPr>
      <w:r w:rsidRPr="00B2349B">
        <w:rPr>
          <w:color w:val="000000" w:themeColor="text1"/>
        </w:rPr>
        <w:t xml:space="preserve">Suchomel, T. J., Sato, K., DeWeese, B. H., Ebben, W. P., &amp; Stone, M. H. (2016). Relationships </w:t>
      </w:r>
      <w:r w:rsidR="004F6F48" w:rsidRPr="00B2349B">
        <w:rPr>
          <w:color w:val="000000" w:themeColor="text1"/>
        </w:rPr>
        <w:t xml:space="preserve">between potentiation effects after ballistic half-squats and bilateral symmetry. </w:t>
      </w:r>
      <w:r w:rsidRPr="00B2349B">
        <w:rPr>
          <w:i/>
          <w:color w:val="000000" w:themeColor="text1"/>
        </w:rPr>
        <w:t>International Journal of Sports Physiology and Performance, 11</w:t>
      </w:r>
      <w:r w:rsidRPr="00B2349B">
        <w:rPr>
          <w:color w:val="000000" w:themeColor="text1"/>
        </w:rPr>
        <w:t>(4), 448-454. doi:10.1123/ijspp.2015-0321</w:t>
      </w:r>
    </w:p>
    <w:p w14:paraId="3FDCFAA2" w14:textId="77777777" w:rsidR="005A6DF0" w:rsidRPr="00B2349B" w:rsidRDefault="005A6DF0" w:rsidP="005A6DF0">
      <w:pPr>
        <w:pStyle w:val="EndNoteBibliography"/>
        <w:ind w:left="720" w:hanging="720"/>
        <w:rPr>
          <w:color w:val="000000" w:themeColor="text1"/>
        </w:rPr>
      </w:pPr>
      <w:r w:rsidRPr="00B2349B">
        <w:rPr>
          <w:color w:val="000000" w:themeColor="text1"/>
        </w:rPr>
        <w:t xml:space="preserve">Viera, A., &amp; Garrett, J. (2005). Understanding interobserver agreement: The kappa statistic. </w:t>
      </w:r>
      <w:r w:rsidRPr="00B2349B">
        <w:rPr>
          <w:i/>
          <w:color w:val="000000" w:themeColor="text1"/>
        </w:rPr>
        <w:t>Family Medicine, 37</w:t>
      </w:r>
      <w:r w:rsidRPr="00B2349B">
        <w:rPr>
          <w:color w:val="000000" w:themeColor="text1"/>
        </w:rPr>
        <w:t xml:space="preserve">(5), 360-363. </w:t>
      </w:r>
    </w:p>
    <w:p w14:paraId="4FE39B19" w14:textId="77777777" w:rsidR="00EB1932" w:rsidRPr="00B2349B" w:rsidRDefault="00D30380" w:rsidP="006C24B0">
      <w:pPr>
        <w:spacing w:line="480" w:lineRule="auto"/>
        <w:jc w:val="both"/>
        <w:rPr>
          <w:rFonts w:ascii="Arial" w:hAnsi="Arial" w:cs="Arial"/>
          <w:color w:val="000000" w:themeColor="text1"/>
        </w:rPr>
      </w:pPr>
      <w:r w:rsidRPr="00B2349B">
        <w:rPr>
          <w:rFonts w:ascii="Arial" w:hAnsi="Arial" w:cs="Arial"/>
          <w:color w:val="000000" w:themeColor="text1"/>
        </w:rPr>
        <w:lastRenderedPageBreak/>
        <w:fldChar w:fldCharType="end"/>
      </w:r>
      <w:r w:rsidR="00EB1932" w:rsidRPr="00B2349B">
        <w:rPr>
          <w:rFonts w:ascii="Arial" w:hAnsi="Arial" w:cs="Arial"/>
          <w:color w:val="000000" w:themeColor="text1"/>
        </w:rPr>
        <w:t>Figure and Table Captions</w:t>
      </w:r>
    </w:p>
    <w:p w14:paraId="779EC6E4" w14:textId="77777777" w:rsidR="0042610D" w:rsidRPr="00B2349B" w:rsidRDefault="003464C4" w:rsidP="006C24B0">
      <w:pPr>
        <w:spacing w:line="480" w:lineRule="auto"/>
        <w:jc w:val="both"/>
        <w:rPr>
          <w:rFonts w:ascii="Arial" w:hAnsi="Arial" w:cs="Arial"/>
          <w:color w:val="000000" w:themeColor="text1"/>
        </w:rPr>
      </w:pPr>
      <w:r w:rsidRPr="00B2349B">
        <w:rPr>
          <w:rFonts w:ascii="Arial" w:hAnsi="Arial" w:cs="Arial"/>
          <w:color w:val="000000" w:themeColor="text1"/>
        </w:rPr>
        <w:t xml:space="preserve">Figure </w:t>
      </w:r>
      <w:r w:rsidR="00EB1932" w:rsidRPr="00B2349B">
        <w:rPr>
          <w:rFonts w:ascii="Arial" w:hAnsi="Arial" w:cs="Arial"/>
          <w:color w:val="000000" w:themeColor="text1"/>
        </w:rPr>
        <w:t>1. Identification of the braking and propulsion phases</w:t>
      </w:r>
      <w:r w:rsidRPr="00B2349B">
        <w:rPr>
          <w:rFonts w:ascii="Arial" w:hAnsi="Arial" w:cs="Arial"/>
          <w:color w:val="000000" w:themeColor="text1"/>
        </w:rPr>
        <w:t xml:space="preserve"> of countermovement vertical jumping.</w:t>
      </w:r>
    </w:p>
    <w:p w14:paraId="5E8B2D9D" w14:textId="6B9EB51A" w:rsidR="003464C4" w:rsidRPr="00B2349B" w:rsidRDefault="003464C4" w:rsidP="006C24B0">
      <w:pPr>
        <w:spacing w:line="480" w:lineRule="auto"/>
        <w:jc w:val="both"/>
        <w:rPr>
          <w:rFonts w:ascii="Arial" w:hAnsi="Arial" w:cs="Arial"/>
          <w:color w:val="000000" w:themeColor="text1"/>
        </w:rPr>
      </w:pPr>
      <w:r w:rsidRPr="00B2349B">
        <w:rPr>
          <w:rFonts w:ascii="Arial" w:hAnsi="Arial" w:cs="Arial"/>
          <w:color w:val="000000" w:themeColor="text1"/>
        </w:rPr>
        <w:t xml:space="preserve">Table 1. Results of the within-session reliability analysis. </w:t>
      </w:r>
    </w:p>
    <w:p w14:paraId="1E76EE26" w14:textId="77777777" w:rsidR="00C62DAF" w:rsidRPr="00B2349B" w:rsidRDefault="00C62DAF" w:rsidP="00BD6986">
      <w:pPr>
        <w:spacing w:line="480" w:lineRule="auto"/>
        <w:jc w:val="both"/>
        <w:rPr>
          <w:rFonts w:ascii="Arial" w:hAnsi="Arial" w:cs="Arial"/>
          <w:color w:val="000000" w:themeColor="text1"/>
        </w:rPr>
      </w:pPr>
    </w:p>
    <w:p w14:paraId="5F745F54" w14:textId="217298FB" w:rsidR="00032EB7" w:rsidRPr="00B2349B" w:rsidRDefault="00032EB7" w:rsidP="00BD6986">
      <w:pPr>
        <w:spacing w:line="480" w:lineRule="auto"/>
        <w:jc w:val="both"/>
        <w:rPr>
          <w:rFonts w:ascii="Arial" w:hAnsi="Arial" w:cs="Arial"/>
          <w:color w:val="000000" w:themeColor="text1"/>
        </w:rPr>
      </w:pPr>
    </w:p>
    <w:sectPr w:rsidR="00032EB7" w:rsidRPr="00B2349B" w:rsidSect="00140D23">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D0A63" w14:textId="77777777" w:rsidR="00183446" w:rsidRDefault="00183446" w:rsidP="003A17EA">
      <w:r>
        <w:separator/>
      </w:r>
    </w:p>
  </w:endnote>
  <w:endnote w:type="continuationSeparator" w:id="0">
    <w:p w14:paraId="2B6142B3" w14:textId="77777777" w:rsidR="00183446" w:rsidRDefault="00183446" w:rsidP="003A1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F UI Text">
    <w:charset w:val="88"/>
    <w:family w:val="auto"/>
    <w:pitch w:val="variable"/>
    <w:sig w:usb0="2000028F" w:usb1="0A080003" w:usb2="00000010" w:usb3="00000000" w:csb0="0010019F" w:csb1="00000000"/>
  </w:font>
  <w:font w:name=".SFUIText">
    <w:altName w:val="Calibri"/>
    <w:charset w:val="88"/>
    <w:family w:val="auto"/>
    <w:pitch w:val="variable"/>
    <w:sig w:usb0="2000028F" w:usb1="0A080003" w:usb2="00000010" w:usb3="00000000" w:csb0="001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F374D" w14:textId="77777777" w:rsidR="00183446" w:rsidRDefault="00183446" w:rsidP="003A17EA">
      <w:r>
        <w:separator/>
      </w:r>
    </w:p>
  </w:footnote>
  <w:footnote w:type="continuationSeparator" w:id="0">
    <w:p w14:paraId="71562A79" w14:textId="77777777" w:rsidR="00183446" w:rsidRDefault="00183446" w:rsidP="003A17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7876763"/>
      <w:docPartObj>
        <w:docPartGallery w:val="Page Numbers (Top of Page)"/>
        <w:docPartUnique/>
      </w:docPartObj>
    </w:sdtPr>
    <w:sdtEndPr>
      <w:rPr>
        <w:rFonts w:ascii="Times New Roman" w:hAnsi="Times New Roman" w:cs="Times New Roman"/>
        <w:noProof/>
      </w:rPr>
    </w:sdtEndPr>
    <w:sdtContent>
      <w:p w14:paraId="645C52F0" w14:textId="6211DC75" w:rsidR="001D1FE0" w:rsidRPr="001D1FE0" w:rsidRDefault="001D1FE0">
        <w:pPr>
          <w:pStyle w:val="Header"/>
          <w:jc w:val="right"/>
          <w:rPr>
            <w:rFonts w:ascii="Times New Roman" w:hAnsi="Times New Roman" w:cs="Times New Roman"/>
          </w:rPr>
        </w:pPr>
        <w:r w:rsidRPr="001D1FE0">
          <w:rPr>
            <w:rFonts w:ascii="Times New Roman" w:hAnsi="Times New Roman" w:cs="Times New Roman"/>
          </w:rPr>
          <w:fldChar w:fldCharType="begin"/>
        </w:r>
        <w:r w:rsidRPr="001D1FE0">
          <w:rPr>
            <w:rFonts w:ascii="Times New Roman" w:hAnsi="Times New Roman" w:cs="Times New Roman"/>
          </w:rPr>
          <w:instrText xml:space="preserve"> PAGE   \* MERGEFORMAT </w:instrText>
        </w:r>
        <w:r w:rsidRPr="001D1FE0">
          <w:rPr>
            <w:rFonts w:ascii="Times New Roman" w:hAnsi="Times New Roman" w:cs="Times New Roman"/>
          </w:rPr>
          <w:fldChar w:fldCharType="separate"/>
        </w:r>
        <w:r w:rsidR="00B2349B">
          <w:rPr>
            <w:rFonts w:ascii="Times New Roman" w:hAnsi="Times New Roman" w:cs="Times New Roman"/>
            <w:noProof/>
          </w:rPr>
          <w:t>15</w:t>
        </w:r>
        <w:r w:rsidRPr="001D1FE0">
          <w:rPr>
            <w:rFonts w:ascii="Times New Roman" w:hAnsi="Times New Roman" w:cs="Times New Roman"/>
            <w:noProof/>
          </w:rPr>
          <w:fldChar w:fldCharType="end"/>
        </w:r>
      </w:p>
    </w:sdtContent>
  </w:sdt>
  <w:p w14:paraId="6CD35747" w14:textId="7C09B6DC" w:rsidR="003A17EA" w:rsidRPr="003A17EA" w:rsidRDefault="003A17EA">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B72B4"/>
    <w:multiLevelType w:val="multilevel"/>
    <w:tmpl w:val="747C2C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84325C"/>
    <w:multiLevelType w:val="hybridMultilevel"/>
    <w:tmpl w:val="5ECE9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E02D80"/>
    <w:multiLevelType w:val="hybridMultilevel"/>
    <w:tmpl w:val="730888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9062F9"/>
    <w:multiLevelType w:val="multilevel"/>
    <w:tmpl w:val="B768AB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255801"/>
    <w:multiLevelType w:val="multilevel"/>
    <w:tmpl w:val="747C2C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d9we95ai0rzvzez2wpxx2ryrs0awvt2dre5&quot;&gt;CMJ review_Nov17&lt;record-ids&gt;&lt;item&gt;80&lt;/item&gt;&lt;item&gt;83&lt;/item&gt;&lt;item&gt;194&lt;/item&gt;&lt;item&gt;201&lt;/item&gt;&lt;item&gt;258&lt;/item&gt;&lt;item&gt;260&lt;/item&gt;&lt;item&gt;261&lt;/item&gt;&lt;item&gt;262&lt;/item&gt;&lt;item&gt;296&lt;/item&gt;&lt;item&gt;314&lt;/item&gt;&lt;item&gt;321&lt;/item&gt;&lt;item&gt;347&lt;/item&gt;&lt;item&gt;349&lt;/item&gt;&lt;item&gt;370&lt;/item&gt;&lt;item&gt;372&lt;/item&gt;&lt;item&gt;373&lt;/item&gt;&lt;item&gt;374&lt;/item&gt;&lt;item&gt;376&lt;/item&gt;&lt;item&gt;378&lt;/item&gt;&lt;item&gt;380&lt;/item&gt;&lt;item&gt;381&lt;/item&gt;&lt;item&gt;385&lt;/item&gt;&lt;item&gt;387&lt;/item&gt;&lt;item&gt;399&lt;/item&gt;&lt;item&gt;411&lt;/item&gt;&lt;item&gt;413&lt;/item&gt;&lt;item&gt;438&lt;/item&gt;&lt;item&gt;458&lt;/item&gt;&lt;item&gt;552&lt;/item&gt;&lt;/record-ids&gt;&lt;/item&gt;&lt;/Libraries&gt;"/>
  </w:docVars>
  <w:rsids>
    <w:rsidRoot w:val="00C73905"/>
    <w:rsid w:val="00004D6B"/>
    <w:rsid w:val="0001199B"/>
    <w:rsid w:val="0002214B"/>
    <w:rsid w:val="00026E87"/>
    <w:rsid w:val="00032EB7"/>
    <w:rsid w:val="00033A47"/>
    <w:rsid w:val="00040D6D"/>
    <w:rsid w:val="000729E7"/>
    <w:rsid w:val="00090F50"/>
    <w:rsid w:val="000A20BB"/>
    <w:rsid w:val="000A59A9"/>
    <w:rsid w:val="000B277D"/>
    <w:rsid w:val="000B6BB9"/>
    <w:rsid w:val="000C7755"/>
    <w:rsid w:val="000D4D77"/>
    <w:rsid w:val="000E48EB"/>
    <w:rsid w:val="000E61DA"/>
    <w:rsid w:val="001079F5"/>
    <w:rsid w:val="001106DC"/>
    <w:rsid w:val="00140050"/>
    <w:rsid w:val="00140D23"/>
    <w:rsid w:val="00146E9C"/>
    <w:rsid w:val="0015161B"/>
    <w:rsid w:val="00155F5D"/>
    <w:rsid w:val="00166195"/>
    <w:rsid w:val="001661E6"/>
    <w:rsid w:val="00171CF3"/>
    <w:rsid w:val="00175ADE"/>
    <w:rsid w:val="00183446"/>
    <w:rsid w:val="001B6311"/>
    <w:rsid w:val="001C38A1"/>
    <w:rsid w:val="001D1EA7"/>
    <w:rsid w:val="001D1FE0"/>
    <w:rsid w:val="001E3A2E"/>
    <w:rsid w:val="001F6EBF"/>
    <w:rsid w:val="00200D82"/>
    <w:rsid w:val="002111C1"/>
    <w:rsid w:val="002245E8"/>
    <w:rsid w:val="00250A59"/>
    <w:rsid w:val="00262CCA"/>
    <w:rsid w:val="002921F9"/>
    <w:rsid w:val="002A3062"/>
    <w:rsid w:val="002C0603"/>
    <w:rsid w:val="002C640C"/>
    <w:rsid w:val="002E0A49"/>
    <w:rsid w:val="002F05E3"/>
    <w:rsid w:val="003464C4"/>
    <w:rsid w:val="00385A65"/>
    <w:rsid w:val="0038601D"/>
    <w:rsid w:val="003A17EA"/>
    <w:rsid w:val="003A228B"/>
    <w:rsid w:val="003A2484"/>
    <w:rsid w:val="003A6EF5"/>
    <w:rsid w:val="003C130D"/>
    <w:rsid w:val="003C4CC8"/>
    <w:rsid w:val="003C5A27"/>
    <w:rsid w:val="003E02FF"/>
    <w:rsid w:val="003F0F4E"/>
    <w:rsid w:val="003F4C2D"/>
    <w:rsid w:val="003F6B6C"/>
    <w:rsid w:val="00405E25"/>
    <w:rsid w:val="00424E32"/>
    <w:rsid w:val="0042610D"/>
    <w:rsid w:val="0046551E"/>
    <w:rsid w:val="00470BAD"/>
    <w:rsid w:val="00472539"/>
    <w:rsid w:val="004F6F48"/>
    <w:rsid w:val="004F78BB"/>
    <w:rsid w:val="00503775"/>
    <w:rsid w:val="0050727A"/>
    <w:rsid w:val="00520666"/>
    <w:rsid w:val="00523BDE"/>
    <w:rsid w:val="00523FE4"/>
    <w:rsid w:val="00525528"/>
    <w:rsid w:val="005936D9"/>
    <w:rsid w:val="005A6299"/>
    <w:rsid w:val="005A6DF0"/>
    <w:rsid w:val="005B5ADC"/>
    <w:rsid w:val="005D43FC"/>
    <w:rsid w:val="005E11E0"/>
    <w:rsid w:val="005E14CE"/>
    <w:rsid w:val="005F32B8"/>
    <w:rsid w:val="0060191C"/>
    <w:rsid w:val="006141A7"/>
    <w:rsid w:val="00625E57"/>
    <w:rsid w:val="006369CC"/>
    <w:rsid w:val="006460A8"/>
    <w:rsid w:val="006518B7"/>
    <w:rsid w:val="0067019D"/>
    <w:rsid w:val="006731A1"/>
    <w:rsid w:val="00691549"/>
    <w:rsid w:val="006931FB"/>
    <w:rsid w:val="006A06AF"/>
    <w:rsid w:val="006A217A"/>
    <w:rsid w:val="006B3A7E"/>
    <w:rsid w:val="006C24B0"/>
    <w:rsid w:val="00716F94"/>
    <w:rsid w:val="0072268A"/>
    <w:rsid w:val="007432A1"/>
    <w:rsid w:val="00746FAA"/>
    <w:rsid w:val="007618D9"/>
    <w:rsid w:val="007711C5"/>
    <w:rsid w:val="007A0929"/>
    <w:rsid w:val="007A09C9"/>
    <w:rsid w:val="007A3F45"/>
    <w:rsid w:val="007B2DFC"/>
    <w:rsid w:val="007C5FC9"/>
    <w:rsid w:val="007D7EC4"/>
    <w:rsid w:val="007E7B91"/>
    <w:rsid w:val="007F143B"/>
    <w:rsid w:val="007F18E5"/>
    <w:rsid w:val="00806A74"/>
    <w:rsid w:val="00807A9F"/>
    <w:rsid w:val="008373E8"/>
    <w:rsid w:val="008956C7"/>
    <w:rsid w:val="008961AC"/>
    <w:rsid w:val="008E00F9"/>
    <w:rsid w:val="008E6164"/>
    <w:rsid w:val="009151E0"/>
    <w:rsid w:val="00915AD5"/>
    <w:rsid w:val="00941434"/>
    <w:rsid w:val="00970551"/>
    <w:rsid w:val="009771BC"/>
    <w:rsid w:val="0098340C"/>
    <w:rsid w:val="009A1013"/>
    <w:rsid w:val="009A316A"/>
    <w:rsid w:val="009F2170"/>
    <w:rsid w:val="00A0326B"/>
    <w:rsid w:val="00A03D3F"/>
    <w:rsid w:val="00A050F7"/>
    <w:rsid w:val="00A06860"/>
    <w:rsid w:val="00A119F7"/>
    <w:rsid w:val="00A24C45"/>
    <w:rsid w:val="00A25A26"/>
    <w:rsid w:val="00A367F2"/>
    <w:rsid w:val="00A374E0"/>
    <w:rsid w:val="00A37AC5"/>
    <w:rsid w:val="00A46C9E"/>
    <w:rsid w:val="00A648A1"/>
    <w:rsid w:val="00A648B4"/>
    <w:rsid w:val="00A72AA4"/>
    <w:rsid w:val="00A86B42"/>
    <w:rsid w:val="00AA2C85"/>
    <w:rsid w:val="00AA5702"/>
    <w:rsid w:val="00AD2195"/>
    <w:rsid w:val="00AF19C2"/>
    <w:rsid w:val="00B05736"/>
    <w:rsid w:val="00B12155"/>
    <w:rsid w:val="00B130AA"/>
    <w:rsid w:val="00B15FC1"/>
    <w:rsid w:val="00B2189A"/>
    <w:rsid w:val="00B2349B"/>
    <w:rsid w:val="00B27598"/>
    <w:rsid w:val="00B61AA4"/>
    <w:rsid w:val="00B64A39"/>
    <w:rsid w:val="00B70D35"/>
    <w:rsid w:val="00B70DF8"/>
    <w:rsid w:val="00B82978"/>
    <w:rsid w:val="00BA3963"/>
    <w:rsid w:val="00BC2E4C"/>
    <w:rsid w:val="00BD6986"/>
    <w:rsid w:val="00BE071D"/>
    <w:rsid w:val="00BF06D8"/>
    <w:rsid w:val="00BF19E6"/>
    <w:rsid w:val="00BF1D9F"/>
    <w:rsid w:val="00C046C0"/>
    <w:rsid w:val="00C300BE"/>
    <w:rsid w:val="00C31C57"/>
    <w:rsid w:val="00C62DAF"/>
    <w:rsid w:val="00C73905"/>
    <w:rsid w:val="00C86693"/>
    <w:rsid w:val="00C871FB"/>
    <w:rsid w:val="00C90A20"/>
    <w:rsid w:val="00C92962"/>
    <w:rsid w:val="00C92F3F"/>
    <w:rsid w:val="00CA1B13"/>
    <w:rsid w:val="00CB27B4"/>
    <w:rsid w:val="00CC7614"/>
    <w:rsid w:val="00CD5287"/>
    <w:rsid w:val="00CD7A87"/>
    <w:rsid w:val="00CF3372"/>
    <w:rsid w:val="00D20295"/>
    <w:rsid w:val="00D30380"/>
    <w:rsid w:val="00D35CE4"/>
    <w:rsid w:val="00D37046"/>
    <w:rsid w:val="00D427C6"/>
    <w:rsid w:val="00D436FF"/>
    <w:rsid w:val="00D77CF6"/>
    <w:rsid w:val="00D81049"/>
    <w:rsid w:val="00D935AC"/>
    <w:rsid w:val="00D94E2F"/>
    <w:rsid w:val="00DB3CF3"/>
    <w:rsid w:val="00DD1EC2"/>
    <w:rsid w:val="00DE7D7C"/>
    <w:rsid w:val="00DF1A56"/>
    <w:rsid w:val="00E1290C"/>
    <w:rsid w:val="00E411C4"/>
    <w:rsid w:val="00E45AA5"/>
    <w:rsid w:val="00E64B0A"/>
    <w:rsid w:val="00E7540D"/>
    <w:rsid w:val="00E8739C"/>
    <w:rsid w:val="00EB1932"/>
    <w:rsid w:val="00EB2D64"/>
    <w:rsid w:val="00ED56AA"/>
    <w:rsid w:val="00EE0868"/>
    <w:rsid w:val="00EE146E"/>
    <w:rsid w:val="00EE3062"/>
    <w:rsid w:val="00EF692F"/>
    <w:rsid w:val="00F23DD8"/>
    <w:rsid w:val="00F33C9B"/>
    <w:rsid w:val="00F34C24"/>
    <w:rsid w:val="00F372B5"/>
    <w:rsid w:val="00F4127E"/>
    <w:rsid w:val="00F96F06"/>
    <w:rsid w:val="00FB339A"/>
    <w:rsid w:val="00FC4B8A"/>
    <w:rsid w:val="00FF30E3"/>
    <w:rsid w:val="07C8FD19"/>
    <w:rsid w:val="2018B070"/>
    <w:rsid w:val="2181CDCE"/>
    <w:rsid w:val="32A65E71"/>
    <w:rsid w:val="345D0254"/>
    <w:rsid w:val="3524962B"/>
    <w:rsid w:val="59FC3780"/>
    <w:rsid w:val="66DBB6A7"/>
    <w:rsid w:val="73B78519"/>
    <w:rsid w:val="7E71D0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F0EE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C73905"/>
    <w:rPr>
      <w:rFonts w:ascii=".SF UI Text" w:eastAsia=".SF UI Text" w:hAnsi=".SF UI Text" w:cs="Times New Roman"/>
      <w:color w:val="454545"/>
      <w:sz w:val="26"/>
      <w:szCs w:val="26"/>
      <w:lang w:eastAsia="en-GB"/>
    </w:rPr>
  </w:style>
  <w:style w:type="paragraph" w:customStyle="1" w:styleId="p2">
    <w:name w:val="p2"/>
    <w:basedOn w:val="Normal"/>
    <w:rsid w:val="00C73905"/>
    <w:rPr>
      <w:rFonts w:ascii=".SF UI Text" w:eastAsia=".SF UI Text" w:hAnsi=".SF UI Text" w:cs="Times New Roman"/>
      <w:color w:val="454545"/>
      <w:sz w:val="26"/>
      <w:szCs w:val="26"/>
      <w:lang w:eastAsia="en-GB"/>
    </w:rPr>
  </w:style>
  <w:style w:type="character" w:customStyle="1" w:styleId="s1">
    <w:name w:val="s1"/>
    <w:basedOn w:val="DefaultParagraphFont"/>
    <w:rsid w:val="00C73905"/>
    <w:rPr>
      <w:rFonts w:ascii=".SFUIText" w:eastAsia=".SFUIText" w:hAnsi=".SFUIText" w:hint="eastAsia"/>
      <w:b w:val="0"/>
      <w:bCs w:val="0"/>
      <w:i w:val="0"/>
      <w:iCs w:val="0"/>
      <w:sz w:val="34"/>
      <w:szCs w:val="34"/>
    </w:rPr>
  </w:style>
  <w:style w:type="character" w:customStyle="1" w:styleId="apple-converted-space">
    <w:name w:val="apple-converted-space"/>
    <w:basedOn w:val="DefaultParagraphFont"/>
    <w:rsid w:val="00C73905"/>
  </w:style>
  <w:style w:type="paragraph" w:styleId="ListParagraph">
    <w:name w:val="List Paragraph"/>
    <w:basedOn w:val="Normal"/>
    <w:uiPriority w:val="34"/>
    <w:qFormat/>
    <w:rsid w:val="001F6EBF"/>
    <w:pPr>
      <w:ind w:left="720"/>
      <w:contextualSpacing/>
    </w:pPr>
  </w:style>
  <w:style w:type="character" w:styleId="CommentReference">
    <w:name w:val="annotation reference"/>
    <w:basedOn w:val="DefaultParagraphFont"/>
    <w:uiPriority w:val="99"/>
    <w:semiHidden/>
    <w:unhideWhenUsed/>
    <w:rsid w:val="001079F5"/>
    <w:rPr>
      <w:sz w:val="16"/>
      <w:szCs w:val="16"/>
    </w:rPr>
  </w:style>
  <w:style w:type="paragraph" w:styleId="CommentText">
    <w:name w:val="annotation text"/>
    <w:basedOn w:val="Normal"/>
    <w:link w:val="CommentTextChar"/>
    <w:uiPriority w:val="99"/>
    <w:semiHidden/>
    <w:unhideWhenUsed/>
    <w:rsid w:val="001079F5"/>
    <w:rPr>
      <w:sz w:val="20"/>
      <w:szCs w:val="20"/>
    </w:rPr>
  </w:style>
  <w:style w:type="character" w:customStyle="1" w:styleId="CommentTextChar">
    <w:name w:val="Comment Text Char"/>
    <w:basedOn w:val="DefaultParagraphFont"/>
    <w:link w:val="CommentText"/>
    <w:uiPriority w:val="99"/>
    <w:semiHidden/>
    <w:rsid w:val="001079F5"/>
    <w:rPr>
      <w:sz w:val="20"/>
      <w:szCs w:val="20"/>
    </w:rPr>
  </w:style>
  <w:style w:type="paragraph" w:styleId="CommentSubject">
    <w:name w:val="annotation subject"/>
    <w:basedOn w:val="CommentText"/>
    <w:next w:val="CommentText"/>
    <w:link w:val="CommentSubjectChar"/>
    <w:uiPriority w:val="99"/>
    <w:semiHidden/>
    <w:unhideWhenUsed/>
    <w:rsid w:val="001079F5"/>
    <w:rPr>
      <w:b/>
      <w:bCs/>
    </w:rPr>
  </w:style>
  <w:style w:type="character" w:customStyle="1" w:styleId="CommentSubjectChar">
    <w:name w:val="Comment Subject Char"/>
    <w:basedOn w:val="CommentTextChar"/>
    <w:link w:val="CommentSubject"/>
    <w:uiPriority w:val="99"/>
    <w:semiHidden/>
    <w:rsid w:val="001079F5"/>
    <w:rPr>
      <w:b/>
      <w:bCs/>
      <w:sz w:val="20"/>
      <w:szCs w:val="20"/>
    </w:rPr>
  </w:style>
  <w:style w:type="paragraph" w:styleId="BalloonText">
    <w:name w:val="Balloon Text"/>
    <w:basedOn w:val="Normal"/>
    <w:link w:val="BalloonTextChar"/>
    <w:uiPriority w:val="99"/>
    <w:semiHidden/>
    <w:unhideWhenUsed/>
    <w:rsid w:val="001079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9F5"/>
    <w:rPr>
      <w:rFonts w:ascii="Segoe UI" w:hAnsi="Segoe UI" w:cs="Segoe UI"/>
      <w:sz w:val="18"/>
      <w:szCs w:val="18"/>
    </w:rPr>
  </w:style>
  <w:style w:type="table" w:styleId="TableGrid">
    <w:name w:val="Table Grid"/>
    <w:basedOn w:val="TableNormal"/>
    <w:uiPriority w:val="39"/>
    <w:rsid w:val="00A46C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23FE4"/>
  </w:style>
  <w:style w:type="paragraph" w:customStyle="1" w:styleId="EndNoteBibliographyTitle">
    <w:name w:val="EndNote Bibliography Title"/>
    <w:basedOn w:val="Normal"/>
    <w:link w:val="EndNoteBibliographyTitleChar"/>
    <w:rsid w:val="00D3038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30380"/>
    <w:rPr>
      <w:rFonts w:ascii="Calibri" w:hAnsi="Calibri"/>
      <w:noProof/>
    </w:rPr>
  </w:style>
  <w:style w:type="paragraph" w:customStyle="1" w:styleId="EndNoteBibliography">
    <w:name w:val="EndNote Bibliography"/>
    <w:basedOn w:val="Normal"/>
    <w:link w:val="EndNoteBibliographyChar"/>
    <w:rsid w:val="00D30380"/>
    <w:rPr>
      <w:rFonts w:ascii="Calibri" w:hAnsi="Calibri"/>
      <w:noProof/>
    </w:rPr>
  </w:style>
  <w:style w:type="character" w:customStyle="1" w:styleId="EndNoteBibliographyChar">
    <w:name w:val="EndNote Bibliography Char"/>
    <w:basedOn w:val="DefaultParagraphFont"/>
    <w:link w:val="EndNoteBibliography"/>
    <w:rsid w:val="00D30380"/>
    <w:rPr>
      <w:rFonts w:ascii="Calibri" w:hAnsi="Calibri"/>
      <w:noProof/>
    </w:rPr>
  </w:style>
  <w:style w:type="paragraph" w:styleId="Header">
    <w:name w:val="header"/>
    <w:basedOn w:val="Normal"/>
    <w:link w:val="HeaderChar"/>
    <w:uiPriority w:val="99"/>
    <w:unhideWhenUsed/>
    <w:rsid w:val="003A17EA"/>
    <w:pPr>
      <w:tabs>
        <w:tab w:val="center" w:pos="4680"/>
        <w:tab w:val="right" w:pos="9360"/>
      </w:tabs>
    </w:pPr>
  </w:style>
  <w:style w:type="character" w:customStyle="1" w:styleId="HeaderChar">
    <w:name w:val="Header Char"/>
    <w:basedOn w:val="DefaultParagraphFont"/>
    <w:link w:val="Header"/>
    <w:uiPriority w:val="99"/>
    <w:rsid w:val="003A17EA"/>
    <w:rPr>
      <w:lang w:val="en-US"/>
    </w:rPr>
  </w:style>
  <w:style w:type="paragraph" w:styleId="Footer">
    <w:name w:val="footer"/>
    <w:basedOn w:val="Normal"/>
    <w:link w:val="FooterChar"/>
    <w:uiPriority w:val="99"/>
    <w:unhideWhenUsed/>
    <w:rsid w:val="003A17EA"/>
    <w:pPr>
      <w:tabs>
        <w:tab w:val="center" w:pos="4680"/>
        <w:tab w:val="right" w:pos="9360"/>
      </w:tabs>
    </w:pPr>
  </w:style>
  <w:style w:type="character" w:customStyle="1" w:styleId="FooterChar">
    <w:name w:val="Footer Char"/>
    <w:basedOn w:val="DefaultParagraphFont"/>
    <w:link w:val="Footer"/>
    <w:uiPriority w:val="99"/>
    <w:rsid w:val="003A17EA"/>
    <w:rPr>
      <w:lang w:val="en-US"/>
    </w:rPr>
  </w:style>
  <w:style w:type="character" w:styleId="LineNumber">
    <w:name w:val="line number"/>
    <w:basedOn w:val="DefaultParagraphFont"/>
    <w:uiPriority w:val="99"/>
    <w:semiHidden/>
    <w:unhideWhenUsed/>
    <w:rsid w:val="00E64B0A"/>
  </w:style>
  <w:style w:type="character" w:styleId="Hyperlink">
    <w:name w:val="Hyperlink"/>
    <w:basedOn w:val="DefaultParagraphFont"/>
    <w:uiPriority w:val="99"/>
    <w:unhideWhenUsed/>
    <w:rsid w:val="00CF337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38386">
      <w:bodyDiv w:val="1"/>
      <w:marLeft w:val="0"/>
      <w:marRight w:val="0"/>
      <w:marTop w:val="0"/>
      <w:marBottom w:val="0"/>
      <w:divBdr>
        <w:top w:val="none" w:sz="0" w:space="0" w:color="auto"/>
        <w:left w:val="none" w:sz="0" w:space="0" w:color="auto"/>
        <w:bottom w:val="none" w:sz="0" w:space="0" w:color="auto"/>
        <w:right w:val="none" w:sz="0" w:space="0" w:color="auto"/>
      </w:divBdr>
    </w:div>
    <w:div w:id="1665818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ake@chi.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D77A4-AE13-4D6A-A586-65954128F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840</Words>
  <Characters>3329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Chichester</Company>
  <LinksUpToDate>false</LinksUpToDate>
  <CharactersWithSpaces>3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Lake</dc:creator>
  <cp:keywords/>
  <dc:description/>
  <cp:lastModifiedBy>Jason Lake</cp:lastModifiedBy>
  <cp:revision>2</cp:revision>
  <cp:lastPrinted>2018-01-22T16:20:00Z</cp:lastPrinted>
  <dcterms:created xsi:type="dcterms:W3CDTF">2018-06-05T10:25:00Z</dcterms:created>
  <dcterms:modified xsi:type="dcterms:W3CDTF">2018-06-05T10:25:00Z</dcterms:modified>
</cp:coreProperties>
</file>